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5D95E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Diabetes</w:t>
      </w:r>
    </w:p>
    <w:p w14:paraId="204BB04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1539</w:t>
      </w:r>
    </w:p>
    <w:p w14:paraId="12B58D73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0" w:name="OLE_LINK26"/>
      <w:bookmarkStart w:id="1" w:name="OLE_LINK45"/>
      <w:r>
        <w:rPr>
          <w:rFonts w:ascii="Book Antiqua" w:eastAsia="Book Antiqua" w:hAnsi="Book Antiqua" w:cs="Book Antiqua"/>
          <w:color w:val="000000"/>
        </w:rPr>
        <w:t>REVIEW</w:t>
      </w:r>
      <w:bookmarkEnd w:id="0"/>
      <w:bookmarkEnd w:id="1"/>
    </w:p>
    <w:p w14:paraId="5A003477" w14:textId="77777777" w:rsidR="00A77B3E" w:rsidRDefault="00A77B3E">
      <w:pPr>
        <w:spacing w:line="360" w:lineRule="auto"/>
        <w:jc w:val="both"/>
      </w:pPr>
    </w:p>
    <w:p w14:paraId="54E9A234" w14:textId="77777777" w:rsidR="00A77B3E" w:rsidRPr="00FA154E" w:rsidRDefault="00DB702A">
      <w:pPr>
        <w:spacing w:line="360" w:lineRule="auto"/>
        <w:jc w:val="both"/>
        <w:rPr>
          <w:lang w:eastAsia="zh-CN"/>
        </w:rPr>
      </w:pPr>
      <w:bookmarkStart w:id="2" w:name="OLE_LINK13"/>
      <w:bookmarkStart w:id="3" w:name="OLE_LINK14"/>
      <w:bookmarkStart w:id="4" w:name="OLE_LINK58"/>
      <w:bookmarkStart w:id="5" w:name="OLE_LINK59"/>
      <w:r>
        <w:rPr>
          <w:rFonts w:ascii="Book Antiqua" w:eastAsia="Book Antiqua" w:hAnsi="Book Antiqua" w:cs="Book Antiqua"/>
          <w:b/>
          <w:bCs/>
          <w:color w:val="000000"/>
        </w:rPr>
        <w:t>Protectiv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effect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physical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ctivity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gainst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heal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risk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ssociated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ty</w:t>
      </w:r>
      <w:r>
        <w:rPr>
          <w:rFonts w:ascii="Book Antiqua" w:eastAsia="Book Antiqua" w:hAnsi="Book Antiqua" w:cs="Book Antiqua"/>
          <w:b/>
          <w:bCs/>
          <w:color w:val="000000"/>
        </w:rPr>
        <w:t>p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diabetes</w:t>
      </w:r>
      <w:r>
        <w:rPr>
          <w:rFonts w:ascii="Book Antiqua" w:eastAsia="Book Antiqua" w:hAnsi="Book Antiqua" w:cs="Book Antiqua"/>
          <w:b/>
          <w:bCs/>
          <w:color w:val="000000"/>
        </w:rPr>
        <w:t>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“</w:t>
      </w:r>
      <w:r w:rsidR="001C523A">
        <w:rPr>
          <w:rFonts w:ascii="Book Antiqua" w:hAnsi="Book Antiqua" w:cs="Book Antiqua" w:hint="eastAsia"/>
          <w:b/>
          <w:bCs/>
          <w:color w:val="000000"/>
          <w:lang w:eastAsia="zh-CN"/>
        </w:rPr>
        <w:t>H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eal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benefit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outweig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ri</w:t>
      </w:r>
      <w:r>
        <w:rPr>
          <w:rFonts w:ascii="Book Antiqua" w:eastAsia="Book Antiqua" w:hAnsi="Book Antiqua" w:cs="Book Antiqua"/>
          <w:b/>
          <w:bCs/>
          <w:color w:val="000000"/>
        </w:rPr>
        <w:t>sks”</w:t>
      </w:r>
    </w:p>
    <w:bookmarkEnd w:id="2"/>
    <w:bookmarkEnd w:id="3"/>
    <w:bookmarkEnd w:id="4"/>
    <w:bookmarkEnd w:id="5"/>
    <w:p w14:paraId="22009117" w14:textId="77777777" w:rsidR="00A77B3E" w:rsidRDefault="00A77B3E">
      <w:pPr>
        <w:spacing w:line="360" w:lineRule="auto"/>
        <w:jc w:val="both"/>
      </w:pPr>
    </w:p>
    <w:p w14:paraId="0ACADDED" w14:textId="77777777" w:rsidR="00A77B3E" w:rsidRPr="001C523A" w:rsidRDefault="001C523A">
      <w:pPr>
        <w:spacing w:line="360" w:lineRule="auto"/>
        <w:jc w:val="both"/>
      </w:pPr>
      <w:r w:rsidRPr="001C523A">
        <w:rPr>
          <w:rFonts w:ascii="Book Antiqua" w:eastAsia="Book Antiqua" w:hAnsi="Book Antiqua" w:cs="Book Antiqua"/>
          <w:color w:val="000000"/>
        </w:rPr>
        <w:t>Wake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hAnsi="Book Antiqua" w:cs="Book Antiqua" w:hint="eastAsia"/>
          <w:bCs/>
          <w:color w:val="000000"/>
          <w:lang w:eastAsia="zh-CN"/>
        </w:rPr>
        <w:t>AD</w:t>
      </w:r>
      <w:r w:rsidR="00E33E02">
        <w:rPr>
          <w:rFonts w:ascii="Book Antiqua" w:hAnsi="Book Antiqua" w:cs="Book Antiqua" w:hint="eastAsia"/>
          <w:bCs/>
          <w:color w:val="000000"/>
          <w:lang w:eastAsia="zh-CN"/>
        </w:rPr>
        <w:t>.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bookmarkStart w:id="6" w:name="OLE_LINK15"/>
      <w:bookmarkStart w:id="7" w:name="OLE_LINK60"/>
      <w:r w:rsidR="00DB702A" w:rsidRPr="001C523A">
        <w:rPr>
          <w:rFonts w:ascii="Book Antiqua" w:eastAsia="Book Antiqua" w:hAnsi="Book Antiqua" w:cs="Book Antiqua"/>
          <w:bCs/>
          <w:color w:val="000000"/>
        </w:rPr>
        <w:t>Physical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activity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and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ty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pe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1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hAnsi="Book Antiqua" w:cs="Book Antiqua" w:hint="eastAsia"/>
          <w:bCs/>
          <w:color w:val="000000"/>
          <w:lang w:eastAsia="zh-CN"/>
        </w:rPr>
        <w:t>d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iabetes</w:t>
      </w:r>
      <w:bookmarkEnd w:id="6"/>
      <w:bookmarkEnd w:id="7"/>
    </w:p>
    <w:p w14:paraId="23B073EA" w14:textId="77777777" w:rsidR="00A77B3E" w:rsidRDefault="00A77B3E">
      <w:pPr>
        <w:spacing w:line="360" w:lineRule="auto"/>
        <w:jc w:val="both"/>
      </w:pPr>
    </w:p>
    <w:p w14:paraId="435B8EEE" w14:textId="77777777" w:rsidR="00A77B3E" w:rsidRDefault="00DB702A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Addisu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abi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18"/>
      <w:bookmarkStart w:id="9" w:name="OLE_LINK19"/>
      <w:r>
        <w:rPr>
          <w:rFonts w:ascii="Book Antiqua" w:eastAsia="Book Antiqua" w:hAnsi="Book Antiqua" w:cs="Book Antiqua"/>
          <w:color w:val="000000"/>
        </w:rPr>
        <w:t>Wake</w:t>
      </w:r>
      <w:bookmarkEnd w:id="8"/>
      <w:bookmarkEnd w:id="9"/>
    </w:p>
    <w:p w14:paraId="2A871FC5" w14:textId="77777777" w:rsidR="00A77B3E" w:rsidRDefault="00A77B3E">
      <w:pPr>
        <w:spacing w:line="360" w:lineRule="auto"/>
        <w:jc w:val="both"/>
      </w:pPr>
    </w:p>
    <w:p w14:paraId="1CDAA435" w14:textId="77777777" w:rsidR="00A77B3E" w:rsidRDefault="00DB702A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ddisu</w:t>
      </w:r>
      <w:proofErr w:type="spellEnd"/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abi</w:t>
      </w:r>
      <w:proofErr w:type="spellEnd"/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ke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" w:name="OLE_LINK20"/>
      <w:bookmarkStart w:id="11" w:name="OLE_LINK21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Department of Nursing</w:t>
      </w:r>
      <w:bookmarkEnd w:id="10"/>
      <w:bookmarkEnd w:id="11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 xml:space="preserve">, </w:t>
      </w:r>
      <w:bookmarkStart w:id="12" w:name="OLE_LINK3"/>
      <w:bookmarkStart w:id="13" w:name="OLE_LINK4"/>
      <w:bookmarkStart w:id="14" w:name="OLE_LINK5"/>
      <w:bookmarkStart w:id="15" w:name="OLE_LINK6"/>
      <w:bookmarkStart w:id="16" w:name="OLE_LINK7"/>
      <w:bookmarkStart w:id="17" w:name="OLE_LINK8"/>
      <w:bookmarkStart w:id="18" w:name="OLE_LINK9"/>
      <w:bookmarkStart w:id="19" w:name="OLE_LINK10"/>
      <w:bookmarkStart w:id="20" w:name="OLE_LINK22"/>
      <w:bookmarkStart w:id="21" w:name="OLE_LINK23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College of Health Sciences,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proofErr w:type="spellStart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Arsi</w:t>
      </w:r>
      <w:proofErr w:type="spellEnd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 xml:space="preserve"> University</w:t>
      </w:r>
      <w:bookmarkEnd w:id="20"/>
      <w:bookmarkEnd w:id="21"/>
      <w:r>
        <w:rPr>
          <w:rFonts w:ascii="Book Antiqua" w:eastAsia="Book Antiqua" w:hAnsi="Book Antiqua" w:cs="Book Antiqua"/>
          <w:color w:val="000000"/>
        </w:rPr>
        <w:t>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1C523A">
        <w:rPr>
          <w:rFonts w:ascii="Book Antiqua" w:eastAsia="Book Antiqua" w:hAnsi="Book Antiqua" w:cs="Book Antiqua"/>
          <w:color w:val="000000"/>
        </w:rPr>
        <w:t>Asella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color w:val="000000"/>
        </w:rPr>
        <w:t>193/4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16"/>
      <w:bookmarkStart w:id="23" w:name="OLE_LINK17"/>
      <w:r>
        <w:rPr>
          <w:rFonts w:ascii="Book Antiqua" w:eastAsia="Book Antiqua" w:hAnsi="Book Antiqua" w:cs="Book Antiqua"/>
          <w:color w:val="000000"/>
        </w:rPr>
        <w:t>Ethiopia</w:t>
      </w:r>
      <w:bookmarkEnd w:id="22"/>
      <w:bookmarkEnd w:id="23"/>
    </w:p>
    <w:p w14:paraId="0ADA3E5A" w14:textId="77777777" w:rsidR="00A77B3E" w:rsidRDefault="00A77B3E">
      <w:pPr>
        <w:spacing w:line="360" w:lineRule="auto"/>
        <w:jc w:val="both"/>
      </w:pPr>
    </w:p>
    <w:p w14:paraId="7196C5E7" w14:textId="77777777" w:rsidR="00A77B3E" w:rsidRPr="00D8652B" w:rsidRDefault="00DB702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tributions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24" w:name="OLE_LINK61"/>
      <w:bookmarkStart w:id="25" w:name="OLE_LINK62"/>
      <w:bookmarkStart w:id="26" w:name="OLE_LINK63"/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quis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aly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pre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raf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or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llect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uscript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.</w:t>
      </w:r>
    </w:p>
    <w:bookmarkEnd w:id="24"/>
    <w:bookmarkEnd w:id="25"/>
    <w:bookmarkEnd w:id="26"/>
    <w:p w14:paraId="40332C80" w14:textId="77777777" w:rsidR="00A77B3E" w:rsidRDefault="00A77B3E">
      <w:pPr>
        <w:spacing w:line="360" w:lineRule="auto"/>
        <w:jc w:val="both"/>
      </w:pPr>
    </w:p>
    <w:p w14:paraId="063EEE77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ddisu</w:t>
      </w:r>
      <w:proofErr w:type="spellEnd"/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abi</w:t>
      </w:r>
      <w:proofErr w:type="spellEnd"/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ke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ademic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cturer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er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8652B" w:rsidRPr="001C523A">
        <w:rPr>
          <w:rFonts w:ascii="Book Antiqua" w:hAnsi="Book Antiqua" w:cs="Book Antiqua" w:hint="eastAsia"/>
          <w:bCs/>
          <w:color w:val="000000"/>
          <w:lang w:eastAsia="zh-CN"/>
        </w:rPr>
        <w:t>Department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D8652B" w:rsidRPr="001C523A">
        <w:rPr>
          <w:rFonts w:ascii="Book Antiqua" w:hAnsi="Book Antiqua" w:cs="Book Antiqua" w:hint="eastAsia"/>
          <w:bCs/>
          <w:color w:val="000000"/>
          <w:lang w:eastAsia="zh-CN"/>
        </w:rPr>
        <w:t>of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rsing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College of Health Sciences,</w:t>
      </w:r>
      <w:r w:rsidR="00E33E0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si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bookmarkStart w:id="27" w:name="OLE_LINK24"/>
      <w:bookmarkStart w:id="28" w:name="OLE_LINK25"/>
      <w:r w:rsidR="00E469D7">
        <w:rPr>
          <w:rFonts w:ascii="Book Antiqua" w:hAnsi="Book Antiqua" w:cs="Book Antiqua" w:hint="eastAsia"/>
          <w:color w:val="000000"/>
          <w:lang w:eastAsia="zh-CN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Asella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/4</w:t>
      </w:r>
      <w:bookmarkEnd w:id="27"/>
      <w:bookmarkEnd w:id="28"/>
      <w:r>
        <w:rPr>
          <w:rFonts w:ascii="Book Antiqua" w:eastAsia="Book Antiqua" w:hAnsi="Book Antiqua" w:cs="Book Antiqua"/>
          <w:color w:val="000000"/>
        </w:rPr>
        <w:t>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opia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ansa12@gmail.com</w:t>
      </w:r>
    </w:p>
    <w:p w14:paraId="374EF50B" w14:textId="77777777" w:rsidR="00A77B3E" w:rsidRDefault="00A77B3E">
      <w:pPr>
        <w:spacing w:line="360" w:lineRule="auto"/>
        <w:jc w:val="both"/>
      </w:pPr>
    </w:p>
    <w:p w14:paraId="6B1B681B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575CE1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37032FA" w14:textId="7A6841AC" w:rsidR="00A77B3E" w:rsidRPr="002C4FE7" w:rsidRDefault="00DB702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29" w:author="Liansheng Ma" w:date="2022-02-20T03:43:00Z">
        <w:r w:rsidR="00BA5F7E" w:rsidRPr="00BA5F7E">
          <w:rPr>
            <w:rFonts w:ascii="Book Antiqua" w:eastAsia="Book Antiqua" w:hAnsi="Book Antiqua" w:cs="Book Antiqua"/>
            <w:b/>
            <w:bCs/>
            <w:color w:val="000000"/>
          </w:rPr>
          <w:t>February 20, 2022</w:t>
        </w:r>
      </w:ins>
    </w:p>
    <w:p w14:paraId="62608CDD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2D08F7A4" w14:textId="77777777" w:rsidR="00A77B3E" w:rsidRDefault="00A77B3E">
      <w:pPr>
        <w:spacing w:line="360" w:lineRule="auto"/>
        <w:jc w:val="both"/>
        <w:sectPr w:rsidR="00A77B3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C1123F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489ECA2C" w14:textId="77777777" w:rsidR="00A77B3E" w:rsidRPr="008B5F9F" w:rsidRDefault="00DB702A" w:rsidP="00F01E5B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  <w:bookmarkStart w:id="30" w:name="OLE_LINK68"/>
      <w:bookmarkStart w:id="31" w:name="OLE_LINK69"/>
      <w:bookmarkStart w:id="32" w:name="OLE_LINK70"/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bookmarkStart w:id="33" w:name="OLE_LINK29"/>
      <w:bookmarkStart w:id="34" w:name="OLE_LINK30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35" w:name="OLE_LINK51"/>
      <w:bookmarkStart w:id="36" w:name="OLE_LINK52"/>
      <w:bookmarkStart w:id="37" w:name="OLE_LINK31"/>
      <w:bookmarkStart w:id="38" w:name="OLE_LINK32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</w:t>
      </w:r>
      <w:bookmarkEnd w:id="33"/>
      <w:bookmarkEnd w:id="34"/>
      <w:bookmarkEnd w:id="35"/>
      <w:bookmarkEnd w:id="36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37"/>
      <w:bookmarkEnd w:id="38"/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g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ccount 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al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39" w:name="OLE_LINK27"/>
      <w:bookmarkStart w:id="40" w:name="OLE_LINK28"/>
      <w:r>
        <w:rPr>
          <w:rFonts w:ascii="Book Antiqua" w:eastAsia="Book Antiqua" w:hAnsi="Book Antiqua" w:cs="Book Antiqua"/>
          <w:color w:val="000000"/>
          <w:szCs w:val="22"/>
        </w:rPr>
        <w:t>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39"/>
      <w:bookmarkEnd w:id="40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T1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r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8B5F9F">
        <w:rPr>
          <w:rFonts w:ascii="Book Antiqua" w:eastAsia="Book Antiqua" w:hAnsi="Book Antiqua" w:cs="Book Antiqua"/>
          <w:color w:val="000000"/>
          <w:szCs w:val="22"/>
        </w:rPr>
        <w:t xml:space="preserve">This study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ims</w:t>
      </w:r>
      <w:r w:rsidR="008B5F9F"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cu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41" w:name="OLE_LINK33"/>
      <w:bookmarkStart w:id="42" w:name="OLE_LINK34"/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PA)</w:t>
      </w:r>
      <w:bookmarkEnd w:id="41"/>
      <w:bookmarkEnd w:id="42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154C8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ect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bases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chra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brar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ie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M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NARI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op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our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l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ho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1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21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c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BG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,</w:t>
      </w:r>
      <w:bookmarkStart w:id="43" w:name="OLE_LINK39"/>
      <w:bookmarkStart w:id="44" w:name="OLE_LINK40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VDs)</w:t>
      </w:r>
      <w:bookmarkEnd w:id="43"/>
      <w:bookmarkEnd w:id="44"/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s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BP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It 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18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18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ifications,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ular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have 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field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30"/>
      <w:bookmarkEnd w:id="31"/>
      <w:bookmarkEnd w:id="32"/>
    </w:p>
    <w:p w14:paraId="0EBEE057" w14:textId="77777777" w:rsidR="00A77B3E" w:rsidRDefault="00A77B3E">
      <w:pPr>
        <w:spacing w:line="360" w:lineRule="auto"/>
        <w:jc w:val="both"/>
      </w:pPr>
    </w:p>
    <w:p w14:paraId="4BB121BA" w14:textId="77777777" w:rsidR="00A77B3E" w:rsidRPr="00663FC8" w:rsidRDefault="00DB702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Key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Words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45" w:name="OLE_LINK46"/>
      <w:bookmarkStart w:id="46" w:name="OLE_LINK47"/>
      <w:bookmarkStart w:id="47" w:name="OLE_LINK65"/>
      <w:bookmarkStart w:id="48" w:name="OLE_LINK66"/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T</w:t>
      </w:r>
      <w:r w:rsidR="00663FC8">
        <w:rPr>
          <w:rFonts w:ascii="Book Antiqua" w:eastAsia="Book Antiqua" w:hAnsi="Book Antiqua" w:cs="Book Antiqua"/>
          <w:color w:val="000000"/>
          <w:szCs w:val="22"/>
        </w:rPr>
        <w:t>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mellitus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P</w:t>
      </w:r>
      <w:r w:rsidR="00663FC8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H</w:t>
      </w:r>
      <w:r w:rsidR="00663FC8">
        <w:rPr>
          <w:rFonts w:ascii="Book Antiqua" w:eastAsia="Book Antiqua" w:hAnsi="Book Antiqua" w:cs="Book Antiqua"/>
          <w:color w:val="000000"/>
          <w:szCs w:val="22"/>
        </w:rPr>
        <w:t>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benefit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G</w:t>
      </w:r>
      <w:r w:rsidR="00663FC8">
        <w:rPr>
          <w:rFonts w:ascii="Book Antiqua" w:eastAsia="Book Antiqua" w:hAnsi="Book Antiqua" w:cs="Book Antiqua"/>
          <w:color w:val="000000"/>
          <w:szCs w:val="22"/>
        </w:rPr>
        <w:t>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control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bookmarkEnd w:id="45"/>
      <w:bookmarkEnd w:id="46"/>
    </w:p>
    <w:bookmarkEnd w:id="47"/>
    <w:bookmarkEnd w:id="48"/>
    <w:p w14:paraId="6567B848" w14:textId="77777777" w:rsidR="00A77B3E" w:rsidRDefault="00A77B3E">
      <w:pPr>
        <w:spacing w:line="360" w:lineRule="auto"/>
        <w:jc w:val="both"/>
      </w:pPr>
    </w:p>
    <w:p w14:paraId="57158895" w14:textId="77777777" w:rsidR="00A77B3E" w:rsidRDefault="00DB702A">
      <w:pPr>
        <w:spacing w:line="360" w:lineRule="auto"/>
        <w:jc w:val="both"/>
      </w:pPr>
      <w:bookmarkStart w:id="49" w:name="OLE_LINK48"/>
      <w:bookmarkStart w:id="50" w:name="OLE_LINK55"/>
      <w:bookmarkStart w:id="51" w:name="OLE_LINK64"/>
      <w:r>
        <w:rPr>
          <w:rFonts w:ascii="Book Antiqua" w:eastAsia="Book Antiqua" w:hAnsi="Book Antiqua" w:cs="Book Antiqua"/>
          <w:color w:val="000000"/>
        </w:rPr>
        <w:t>Wak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effec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of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physic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ctivit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gains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heal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risk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ssocia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wi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typ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1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dia</w:t>
      </w:r>
      <w:r>
        <w:rPr>
          <w:rFonts w:ascii="Book Antiqua" w:eastAsia="Book Antiqua" w:hAnsi="Book Antiqua" w:cs="Book Antiqua"/>
          <w:color w:val="000000"/>
        </w:rPr>
        <w:t>betes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“Heal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benefi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outweig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ri</w:t>
      </w:r>
      <w:r>
        <w:rPr>
          <w:rFonts w:ascii="Book Antiqua" w:eastAsia="Book Antiqua" w:hAnsi="Book Antiqua" w:cs="Book Antiqua"/>
          <w:color w:val="000000"/>
        </w:rPr>
        <w:t>sks”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379B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2379B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;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bookmarkEnd w:id="49"/>
    <w:bookmarkEnd w:id="50"/>
    <w:bookmarkEnd w:id="51"/>
    <w:p w14:paraId="7025A194" w14:textId="77777777" w:rsidR="00A77B3E" w:rsidRDefault="00A77B3E">
      <w:pPr>
        <w:spacing w:line="360" w:lineRule="auto"/>
        <w:jc w:val="both"/>
      </w:pPr>
    </w:p>
    <w:p w14:paraId="6EB4A8B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re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Tip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52" w:name="OLE_LINK35"/>
      <w:bookmarkStart w:id="53" w:name="OLE_LINK36"/>
      <w:bookmarkStart w:id="54" w:name="OLE_LINK56"/>
      <w:bookmarkStart w:id="55" w:name="OLE_LINK57"/>
      <w:bookmarkStart w:id="56" w:name="OLE_LINK67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D</w:t>
      </w:r>
      <w:r w:rsidR="00383845">
        <w:rPr>
          <w:rFonts w:ascii="Book Antiqua" w:eastAsia="Book Antiqua" w:hAnsi="Book Antiqua" w:cs="Book Antiqua"/>
          <w:color w:val="000000"/>
          <w:szCs w:val="22"/>
        </w:rPr>
        <w:t>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melli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(DM)</w:t>
      </w:r>
      <w:bookmarkEnd w:id="52"/>
      <w:bookmarkEnd w:id="53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cre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a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genesis</w:t>
      </w:r>
      <w:r w:rsidR="00CA039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a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 closely associated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manifestation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57" w:name="OLE_LINK37"/>
      <w:bookmarkStart w:id="58" w:name="OLE_LINK38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.</w:t>
      </w:r>
      <w:bookmarkEnd w:id="57"/>
      <w:bookmarkEnd w:id="58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59" w:name="OLE_LINK41"/>
      <w:bookmarkStart w:id="60" w:name="OLE_LINK42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P</w:t>
      </w:r>
      <w:r w:rsidR="00383845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(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59"/>
      <w:bookmarkEnd w:id="60"/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lo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the 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sive</w:t>
      </w:r>
      <w:r w:rsidR="00CA039A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</w:t>
      </w:r>
      <w:r w:rsidR="00CA039A">
        <w:rPr>
          <w:rFonts w:ascii="Book Antiqua" w:eastAsia="Book Antiqua" w:hAnsi="Book Antiqua" w:cs="Book Antiqua"/>
          <w:color w:val="000000"/>
          <w:szCs w:val="22"/>
        </w:rPr>
        <w:t>oo</w:t>
      </w:r>
      <w:r>
        <w:rPr>
          <w:rFonts w:ascii="Book Antiqua" w:eastAsia="Book Antiqua" w:hAnsi="Book Antiqua" w:cs="Book Antiqua"/>
          <w:color w:val="000000"/>
          <w:szCs w:val="22"/>
        </w:rPr>
        <w:t>d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wid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to be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.</w:t>
      </w:r>
      <w:bookmarkEnd w:id="54"/>
      <w:bookmarkEnd w:id="55"/>
      <w:bookmarkEnd w:id="56"/>
    </w:p>
    <w:p w14:paraId="23B981B9" w14:textId="77777777" w:rsidR="00A77B3E" w:rsidRDefault="00E4387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DB702A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EB258D2" w14:textId="77777777" w:rsidR="00A77B3E" w:rsidRDefault="008076DA">
      <w:pPr>
        <w:spacing w:line="360" w:lineRule="auto"/>
        <w:jc w:val="both"/>
      </w:pPr>
      <w:bookmarkStart w:id="61" w:name="OLE_LINK75"/>
      <w:bookmarkStart w:id="62" w:name="OLE_LINK76"/>
      <w:r>
        <w:rPr>
          <w:rFonts w:ascii="Book Antiqua" w:hAnsi="Book Antiqua" w:cs="Book Antiqua"/>
          <w:color w:val="000000"/>
          <w:szCs w:val="22"/>
          <w:lang w:eastAsia="zh-CN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cre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a-cel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(β-cells)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ermi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 w:rsidR="00DB702A">
        <w:rPr>
          <w:rFonts w:ascii="Book Antiqua" w:eastAsia="Book Antiqua" w:hAnsi="Book Antiqua" w:cs="Book Antiqua"/>
          <w:color w:val="000000"/>
          <w:szCs w:val="22"/>
        </w:rPr>
        <w:t>T2DM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hogenesis</w:t>
      </w:r>
      <w:r w:rsidR="00CA039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os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ssociated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anifestation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CA039A">
        <w:rPr>
          <w:rFonts w:ascii="Book Antiqua" w:hAnsi="Book Antiqua" w:cs="Book Antiqua"/>
          <w:color w:val="000000"/>
          <w:szCs w:val="22"/>
          <w:lang w:eastAsia="zh-CN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llmar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2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gg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ol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ffici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ircumstanc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mune-med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le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β-cel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DB702A" w:rsidRPr="008076D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 w:rsidRPr="008076DA">
        <w:rPr>
          <w:rFonts w:ascii="Book Antiqua" w:eastAsia="Book Antiqua" w:hAnsi="Book Antiqua" w:cs="Book Antiqua"/>
          <w:color w:val="000000"/>
          <w:vertAlign w:val="superscript"/>
        </w:rPr>
        <w:t>5–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ident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apeu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ho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the o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B06361F" w14:textId="77777777" w:rsidR="00A77B3E" w:rsidRDefault="00CA039A" w:rsidP="008076D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in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tin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phr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ccur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p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nknow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l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antibo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sto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ri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nderl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d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-org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see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uber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val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</w:t>
      </w:r>
      <w:r w:rsidR="006C1BA1">
        <w:rPr>
          <w:rFonts w:ascii="Book Antiqua" w:eastAsia="Book Antiqua" w:hAnsi="Book Antiqua" w:cs="Book Antiqua"/>
          <w:color w:val="000000"/>
          <w:szCs w:val="22"/>
        </w:rPr>
        <w:t>ng 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25</w:t>
      </w:r>
      <w:r w:rsidR="0039343D">
        <w:rPr>
          <w:rFonts w:ascii="Book Antiqua" w:hAnsi="Book Antiqua" w:cs="Book Antiqua" w:hint="eastAsia"/>
          <w:color w:val="000000"/>
          <w:szCs w:val="22"/>
          <w:lang w:eastAsia="zh-CN"/>
        </w:rPr>
        <w:t>%</w:t>
      </w:r>
      <w:r w:rsidR="00DB702A">
        <w:rPr>
          <w:rFonts w:ascii="Book Antiqua" w:eastAsia="Book Antiqua" w:hAnsi="Book Antiqua" w:cs="Book Antiqua"/>
          <w:color w:val="000000"/>
          <w:szCs w:val="22"/>
        </w:rPr>
        <w:t>–35%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37</w:t>
      </w:r>
      <w:r w:rsidR="0039343D">
        <w:rPr>
          <w:rFonts w:ascii="Book Antiqua" w:hAnsi="Book Antiqua" w:cs="Book Antiqua" w:hint="eastAsia"/>
          <w:color w:val="000000"/>
          <w:szCs w:val="22"/>
          <w:lang w:eastAsia="zh-CN"/>
        </w:rPr>
        <w:t>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80%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ectivel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7A79EB"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gnosi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tin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dr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</w:t>
      </w:r>
      <w:r w:rsidR="007A79EB"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m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ga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ul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y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idney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rv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vess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8572830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Gener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v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trok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tin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phr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neuropath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(CVD</w:t>
      </w:r>
      <w:proofErr w:type="gramStart"/>
      <w:r w:rsidR="0039343D"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sol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igh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 xml:space="preserve">are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40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w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f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v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ermina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rvi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30-</w:t>
      </w:r>
      <w:r w:rsidR="009C3368">
        <w:rPr>
          <w:rFonts w:ascii="Book Antiqua" w:eastAsia="Book Antiqua" w:hAnsi="Book Antiqua" w:cs="Book Antiqua"/>
          <w:color w:val="000000"/>
          <w:szCs w:val="22"/>
        </w:rPr>
        <w:t>fo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90</w:t>
      </w:r>
      <w:r w:rsidR="009C3368">
        <w:rPr>
          <w:rFonts w:ascii="Book Antiqua" w:eastAsia="Book Antiqua" w:hAnsi="Book Antiqua" w:cs="Book Antiqua"/>
          <w:color w:val="000000"/>
          <w:szCs w:val="22"/>
        </w:rPr>
        <w:t>-fo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y-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127C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B1127C">
        <w:rPr>
          <w:rFonts w:ascii="Book Antiqua" w:eastAsia="Book Antiqua" w:hAnsi="Book Antiqua" w:cs="Book Antiqua"/>
          <w:color w:val="000000"/>
          <w:szCs w:val="22"/>
        </w:rPr>
        <w:t>pproximat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8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nondiabetic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r w:rsidR="00B1127C"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2ADACFA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cad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]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</w:t>
      </w:r>
      <w:r>
        <w:rPr>
          <w:rFonts w:ascii="Book Antiqua" w:eastAsia="Book Antiqua" w:hAnsi="Book Antiqua" w:cs="Book Antiqua"/>
          <w:color w:val="000000"/>
          <w:vertAlign w:val="superscript"/>
        </w:rPr>
        <w:t>[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h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obal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d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entu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gno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cr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tim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al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15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4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.8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0.4%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pective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="0039343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Whe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.8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9.9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17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45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pective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BD1D042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sibl</w:t>
      </w:r>
      <w:r w:rsidR="00D37338">
        <w:rPr>
          <w:rFonts w:ascii="Book Antiqua" w:eastAsia="Book Antiqua" w:hAnsi="Book Antiqua" w:cs="Book Antiqua"/>
          <w:color w:val="000000"/>
          <w:szCs w:val="22"/>
        </w:rPr>
        <w:t>y due to 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mar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idn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l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rge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leade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n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equ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i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eri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a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der</w:t>
      </w:r>
      <w:r w:rsidR="00D37338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obser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t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morbiditi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B2F3ADB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or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luctuat</w:t>
      </w:r>
      <w:r w:rsidR="00D37338"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e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ocie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spi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mi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o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n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burd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o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c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obal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u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rke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30</w:t>
      </w:r>
      <w:r>
        <w:rPr>
          <w:rFonts w:ascii="Book Antiqua" w:eastAsia="Book Antiqua" w:hAnsi="Book Antiqua" w:cs="Book Antiqua"/>
          <w:color w:val="000000"/>
          <w:vertAlign w:val="superscript"/>
        </w:rPr>
        <w:t>[3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n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orldwid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DF1DD51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ex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su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ress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more 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smanagement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quipp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-cent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lem-sol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Maintaining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ompl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39343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9343D">
        <w:rPr>
          <w:rFonts w:ascii="Book Antiqua" w:eastAsia="Book Antiqua" w:hAnsi="Book Antiqua" w:cs="Book Antiqua"/>
          <w:color w:val="000000"/>
          <w:vertAlign w:val="superscript"/>
        </w:rPr>
        <w:t>14,</w:t>
      </w:r>
      <w:r>
        <w:rPr>
          <w:rFonts w:ascii="Book Antiqua" w:eastAsia="Book Antiqua" w:hAnsi="Book Antiqua" w:cs="Book Antiqua"/>
          <w:color w:val="000000"/>
          <w:vertAlign w:val="superscript"/>
        </w:rPr>
        <w:t>3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2C44CA3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havi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ramete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olunte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>
        <w:rPr>
          <w:rFonts w:ascii="Book Antiqua" w:eastAsia="Book Antiqua" w:hAnsi="Book Antiqua" w:cs="Book Antiqua"/>
          <w:color w:val="000000"/>
          <w:vertAlign w:val="superscript"/>
        </w:rPr>
        <w:t>[3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P</w:t>
      </w:r>
      <w:r w:rsidR="0039343D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(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tr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Theref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ti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e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nerst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ree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gnosi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f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nd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FBCC562" w14:textId="77777777" w:rsidR="00A77B3E" w:rsidRDefault="004D29B3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With regard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onym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t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changeably</w:t>
      </w:r>
      <w:r w:rsidR="0039343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9343D">
        <w:rPr>
          <w:rFonts w:ascii="Book Antiqua" w:eastAsia="Book Antiqua" w:hAnsi="Book Antiqua" w:cs="Book Antiqua"/>
          <w:color w:val="000000"/>
          <w:vertAlign w:val="superscript"/>
        </w:rPr>
        <w:t>44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"PA"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stak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"exercise"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y shoul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d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changeabl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s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ndi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 w:rsidRPr="00F01E5B">
        <w:rPr>
          <w:rFonts w:ascii="Book Antiqua" w:eastAsia="Book Antiqua" w:hAnsi="Book Antiqua" w:cs="Book Antiqua"/>
          <w:color w:val="000000"/>
          <w:vertAlign w:val="superscript"/>
        </w:rPr>
        <w:t>48–5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nn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uctu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yp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roa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r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ort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 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v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ccup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is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port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ass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DB702A">
        <w:rPr>
          <w:rFonts w:ascii="Book Antiqua" w:eastAsia="Book Antiqua" w:hAnsi="Book Antiqua" w:cs="Book Antiqua"/>
          <w:color w:val="000000"/>
          <w:szCs w:val="22"/>
        </w:rPr>
        <w:t>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ol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u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group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ycl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jogg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wimming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 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hin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weigh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la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and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61"/>
    <w:bookmarkEnd w:id="62"/>
    <w:p w14:paraId="47ED14F9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szCs w:val="26"/>
          <w:shd w:val="clear" w:color="auto" w:fill="FFFFFF"/>
          <w:lang w:eastAsia="zh-CN"/>
        </w:rPr>
      </w:pPr>
    </w:p>
    <w:p w14:paraId="6D4A732A" w14:textId="77777777" w:rsidR="00F01E5B" w:rsidRPr="00F01E5B" w:rsidRDefault="00F01E5B">
      <w:pPr>
        <w:spacing w:line="360" w:lineRule="auto"/>
        <w:jc w:val="both"/>
        <w:rPr>
          <w:rFonts w:ascii="Book Antiqua" w:hAnsi="Book Antiqua"/>
          <w:u w:val="single"/>
          <w:lang w:eastAsia="zh-CN"/>
        </w:rPr>
      </w:pPr>
      <w:bookmarkStart w:id="63" w:name="OLE_LINK77"/>
      <w:bookmarkStart w:id="64" w:name="OLE_LINK78"/>
      <w:r w:rsidRPr="00F01E5B">
        <w:rPr>
          <w:rStyle w:val="fontstyle01"/>
          <w:rFonts w:ascii="Book Antiqua" w:hAnsi="Book Antiqua"/>
          <w:u w:val="single"/>
        </w:rPr>
        <w:t>METHODS</w:t>
      </w:r>
      <w:r w:rsidR="002379B6">
        <w:rPr>
          <w:rFonts w:ascii="Book Antiqua" w:hAnsi="Book Antiqua"/>
          <w:u w:val="single"/>
        </w:rPr>
        <w:t xml:space="preserve"> </w:t>
      </w:r>
    </w:p>
    <w:bookmarkEnd w:id="63"/>
    <w:bookmarkEnd w:id="64"/>
    <w:p w14:paraId="5C3102E0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Research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questions</w:t>
      </w:r>
    </w:p>
    <w:p w14:paraId="5F482583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W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r w:rsidR="004D29B3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szCs w:val="22"/>
        </w:rPr>
        <w:t>?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DD40022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7916079E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tudy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etting</w:t>
      </w:r>
    </w:p>
    <w:p w14:paraId="5D2F2E8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r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.</w:t>
      </w:r>
    </w:p>
    <w:p w14:paraId="761A0F05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60BF224F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earch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trategies</w:t>
      </w:r>
    </w:p>
    <w:p w14:paraId="1F94155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carried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ect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bases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chra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brar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We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ie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M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NARI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op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our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l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holar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T1DM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mplication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-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DDM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exercis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sur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Well-being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ody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Mortal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arrier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factor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strateg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hypoglycemia”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ole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perators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AND”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OR”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</w:p>
    <w:p w14:paraId="0F030F2F" w14:textId="77777777" w:rsidR="00EC265E" w:rsidRDefault="00EC265E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036A457C" w14:textId="77777777" w:rsidR="00A77B3E" w:rsidRPr="00EC265E" w:rsidRDefault="00EC265E">
      <w:pPr>
        <w:spacing w:line="360" w:lineRule="auto"/>
        <w:jc w:val="both"/>
        <w:rPr>
          <w:i/>
        </w:rPr>
      </w:pPr>
      <w:r w:rsidRPr="00EC265E">
        <w:rPr>
          <w:rFonts w:ascii="Book Antiqua" w:eastAsia="Book Antiqua" w:hAnsi="Book Antiqua" w:cs="Book Antiqua"/>
          <w:b/>
          <w:bCs/>
          <w:i/>
          <w:color w:val="000000"/>
        </w:rPr>
        <w:t>Eligibility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EC265E">
        <w:rPr>
          <w:rFonts w:ascii="Book Antiqua" w:eastAsia="Book Antiqua" w:hAnsi="Book Antiqua" w:cs="Book Antiqua"/>
          <w:b/>
          <w:bCs/>
          <w:i/>
          <w:color w:val="000000"/>
        </w:rPr>
        <w:t>criteria</w:t>
      </w:r>
    </w:p>
    <w:p w14:paraId="1EF85D7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er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p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l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ngu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 article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sur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1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21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lu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er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sured.</w:t>
      </w:r>
    </w:p>
    <w:p w14:paraId="3927947F" w14:textId="77777777" w:rsidR="00EC265E" w:rsidRDefault="00EC265E">
      <w:pPr>
        <w:spacing w:line="360" w:lineRule="auto"/>
        <w:jc w:val="both"/>
        <w:rPr>
          <w:rFonts w:ascii="Book Antiqua" w:hAnsi="Book Antiqua" w:cs="Book Antiqua"/>
          <w:b/>
          <w:color w:val="000000"/>
          <w:szCs w:val="26"/>
          <w:shd w:val="clear" w:color="auto" w:fill="FFFFFF"/>
          <w:lang w:eastAsia="zh-CN"/>
        </w:rPr>
      </w:pPr>
    </w:p>
    <w:p w14:paraId="3E78B14A" w14:textId="77777777" w:rsidR="007B6D97" w:rsidRPr="005A4FEC" w:rsidRDefault="005A4FEC" w:rsidP="00EC265E">
      <w:pPr>
        <w:spacing w:line="360" w:lineRule="auto"/>
        <w:jc w:val="both"/>
        <w:rPr>
          <w:b/>
          <w:u w:val="single"/>
          <w:lang w:eastAsia="zh-CN"/>
        </w:rPr>
      </w:pPr>
      <w:r w:rsidRPr="005A4FEC">
        <w:rPr>
          <w:rFonts w:ascii="Book Antiqua" w:eastAsia="Book Antiqua" w:hAnsi="Book Antiqua" w:cs="Book Antiqua"/>
          <w:b/>
          <w:color w:val="000000"/>
          <w:szCs w:val="26"/>
          <w:u w:val="single"/>
          <w:shd w:val="clear" w:color="auto" w:fill="FFFFFF"/>
        </w:rPr>
        <w:t xml:space="preserve">THE HEALTH BENEFITS OF PHYSICAL ACTIVITY FOR T1DM </w:t>
      </w:r>
      <w:r w:rsidRPr="005A4FEC">
        <w:rPr>
          <w:rFonts w:ascii="Book Antiqua" w:hAnsi="Book Antiqua" w:cs="Book Antiqua"/>
          <w:b/>
          <w:color w:val="000000"/>
          <w:szCs w:val="26"/>
          <w:u w:val="single"/>
          <w:shd w:val="clear" w:color="auto" w:fill="FFFFFF"/>
          <w:lang w:eastAsia="zh-CN"/>
        </w:rPr>
        <w:t>P</w:t>
      </w:r>
      <w:r w:rsidRPr="005A4FEC">
        <w:rPr>
          <w:rFonts w:ascii="Book Antiqua" w:eastAsia="Book Antiqua" w:hAnsi="Book Antiqua" w:cs="Book Antiqua"/>
          <w:b/>
          <w:color w:val="000000"/>
          <w:szCs w:val="26"/>
          <w:u w:val="single"/>
          <w:shd w:val="clear" w:color="auto" w:fill="FFFFFF"/>
        </w:rPr>
        <w:t>ATIENTS</w:t>
      </w:r>
      <w:r w:rsidRPr="005A4FEC">
        <w:rPr>
          <w:b/>
          <w:u w:val="single"/>
          <w:lang w:eastAsia="zh-CN"/>
        </w:rPr>
        <w:t xml:space="preserve"> </w:t>
      </w:r>
    </w:p>
    <w:p w14:paraId="373645F7" w14:textId="77777777" w:rsidR="00A77B3E" w:rsidRPr="00EC265E" w:rsidRDefault="00DB702A" w:rsidP="00EC265E">
      <w:pPr>
        <w:spacing w:line="360" w:lineRule="auto"/>
        <w:jc w:val="both"/>
        <w:rPr>
          <w:b/>
        </w:rPr>
      </w:pPr>
      <w:bookmarkStart w:id="65" w:name="OLE_LINK81"/>
      <w:bookmarkStart w:id="66" w:name="OLE_LINK82"/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</w:t>
      </w:r>
      <w:r w:rsidR="00AE25BF">
        <w:rPr>
          <w:rFonts w:ascii="Book Antiqua" w:eastAsia="Book Antiqua" w:hAnsi="Book Antiqua" w:cs="Book Antiqua"/>
          <w:color w:val="000000"/>
          <w:szCs w:val="22"/>
        </w:rPr>
        <w:t>o</w:t>
      </w: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lo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uco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e 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sive</w:t>
      </w:r>
      <w:r w:rsidR="006C1BA1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underst</w:t>
      </w:r>
      <w:r w:rsidR="006C1BA1">
        <w:rPr>
          <w:rFonts w:ascii="Book Antiqua" w:eastAsia="Book Antiqua" w:hAnsi="Book Antiqua" w:cs="Book Antiqua"/>
          <w:color w:val="000000"/>
          <w:szCs w:val="22"/>
        </w:rPr>
        <w:t>o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m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cond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CVD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c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ten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e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r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steoporos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ath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 exercise also include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ndr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as 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lif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826E5A7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yndrom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help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morbidit</w:t>
      </w:r>
      <w:r w:rsidR="00AE25BF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eopl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roup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0,61]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ncip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l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by </w:t>
      </w:r>
      <w:r>
        <w:rPr>
          <w:rFonts w:ascii="Book Antiqua" w:eastAsia="Book Antiqua" w:hAnsi="Book Antiqua" w:cs="Book Antiqua"/>
          <w:color w:val="000000"/>
          <w:szCs w:val="22"/>
        </w:rPr>
        <w:t>prote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liorati</w:t>
      </w:r>
      <w:r w:rsidR="00AE25BF">
        <w:rPr>
          <w:rFonts w:ascii="Book Antiqua" w:eastAsia="Book Antiqua" w:hAnsi="Book Antiqua" w:cs="Book Antiqua"/>
          <w:color w:val="000000"/>
          <w:szCs w:val="22"/>
        </w:rPr>
        <w:t>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achie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ulo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lio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hie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 PA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hildr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745181A" w14:textId="77777777" w:rsidR="00A77B3E" w:rsidRDefault="00DB702A" w:rsidP="00DB702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onshi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sto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IDDM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 xml:space="preserve">has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r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2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6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ding</w:t>
      </w:r>
      <w:r w:rsidR="004B63ED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i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n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ll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0BA6E85" w14:textId="77777777" w:rsidR="00A77B3E" w:rsidRPr="00DB702A" w:rsidRDefault="004B63ED" w:rsidP="00DB702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V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orous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hood</w:t>
      </w:r>
      <w:r w:rsidR="00A923C8"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 w:rsidR="00AC425E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 xml:space="preserve">o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orbiditi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v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mm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blood glucose (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A923C8">
        <w:rPr>
          <w:rFonts w:ascii="Book Antiqua" w:eastAsia="Book Antiqua" w:hAnsi="Book Antiqua" w:cs="Book Antiqua"/>
          <w:color w:val="000000"/>
          <w:szCs w:val="22"/>
        </w:rPr>
        <w:t>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 xml:space="preserve">is shown in </w:t>
      </w:r>
      <w:r w:rsidR="00DB702A" w:rsidRPr="00DB702A">
        <w:rPr>
          <w:rFonts w:ascii="Book Antiqua" w:eastAsia="Book Antiqua" w:hAnsi="Book Antiqua" w:cs="Book Antiqua"/>
          <w:bCs/>
          <w:color w:val="000000"/>
          <w:szCs w:val="22"/>
        </w:rPr>
        <w:t>Figure</w:t>
      </w:r>
      <w:r w:rsidR="002379B6">
        <w:rPr>
          <w:rFonts w:ascii="Book Antiqua" w:eastAsia="Book Antiqua" w:hAnsi="Book Antiqua" w:cs="Book Antiqua"/>
          <w:bCs/>
          <w:color w:val="000000"/>
          <w:szCs w:val="22"/>
        </w:rPr>
        <w:t xml:space="preserve"> </w:t>
      </w:r>
      <w:r w:rsidR="00DB702A" w:rsidRPr="00DB702A">
        <w:rPr>
          <w:rFonts w:ascii="Book Antiqua" w:eastAsia="Book Antiqua" w:hAnsi="Book Antiqua" w:cs="Book Antiqua"/>
          <w:bCs/>
          <w:color w:val="000000"/>
          <w:szCs w:val="22"/>
        </w:rPr>
        <w:t>1</w:t>
      </w:r>
      <w:r w:rsidR="00DB702A" w:rsidRPr="00DB702A">
        <w:rPr>
          <w:rFonts w:ascii="Book Antiqua" w:eastAsia="Book Antiqua" w:hAnsi="Book Antiqua" w:cs="Book Antiqua"/>
          <w:color w:val="000000"/>
          <w:szCs w:val="22"/>
        </w:rPr>
        <w:t>.</w:t>
      </w:r>
      <w:bookmarkEnd w:id="65"/>
      <w:bookmarkEnd w:id="66"/>
    </w:p>
    <w:p w14:paraId="4B2EAC52" w14:textId="77777777" w:rsidR="00DB702A" w:rsidRDefault="00DB702A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895B4FB" w14:textId="77777777" w:rsidR="007B6D97" w:rsidRPr="005A4FEC" w:rsidRDefault="005A4FEC">
      <w:pPr>
        <w:spacing w:line="360" w:lineRule="auto"/>
        <w:jc w:val="both"/>
        <w:rPr>
          <w:b/>
          <w:u w:val="single"/>
          <w:lang w:eastAsia="zh-CN"/>
        </w:rPr>
      </w:pPr>
      <w:bookmarkStart w:id="67" w:name="OLE_LINK83"/>
      <w:bookmarkStart w:id="68" w:name="OLE_LINK84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GLYCEMIC CONTROL</w:t>
      </w:r>
      <w:r w:rsidRPr="005A4FEC">
        <w:rPr>
          <w:b/>
          <w:u w:val="single"/>
          <w:lang w:eastAsia="zh-CN"/>
        </w:rPr>
        <w:t xml:space="preserve"> </w:t>
      </w:r>
    </w:p>
    <w:bookmarkEnd w:id="67"/>
    <w:bookmarkEnd w:id="68"/>
    <w:p w14:paraId="024CF04E" w14:textId="77777777" w:rsidR="00A77B3E" w:rsidRPr="00DB702A" w:rsidRDefault="00AC425E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D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repanc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ser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ar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n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Yki-Jarvinen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rea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ar-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Zinman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l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lo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y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vi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g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ga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CABA21F" w14:textId="77777777" w:rsidR="00A77B3E" w:rsidRDefault="00DB702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,71,</w:t>
      </w:r>
      <w:r w:rsidR="00B54D9A">
        <w:rPr>
          <w:rFonts w:ascii="Book Antiqua" w:eastAsia="Book Antiqua" w:hAnsi="Book Antiqua" w:cs="Book Antiqua"/>
          <w:color w:val="000000"/>
          <w:vertAlign w:val="superscript"/>
        </w:rPr>
        <w:t>79</w:t>
      </w:r>
      <w:r w:rsidR="00B54D9A">
        <w:rPr>
          <w:rFonts w:ascii="Book Antiqua" w:hAnsi="Book Antiqua" w:cs="Book Antiqua" w:hint="eastAsia"/>
          <w:color w:val="000000"/>
          <w:vertAlign w:val="superscript"/>
          <w:lang w:eastAsia="zh-CN"/>
        </w:rPr>
        <w:t>-</w:t>
      </w:r>
      <w:r w:rsidRPr="00DB702A">
        <w:rPr>
          <w:rFonts w:ascii="Book Antiqua" w:eastAsia="Book Antiqua" w:hAnsi="Book Antiqua" w:cs="Book Antiqua"/>
          <w:color w:val="000000"/>
          <w:vertAlign w:val="superscript"/>
        </w:rPr>
        <w:t>1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</w:t>
      </w:r>
      <w:r w:rsidR="00B237D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B237D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a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pisod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</w:t>
      </w:r>
      <w:r w:rsidR="00B237D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i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B237DA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&lt;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2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g/d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</w:t>
      </w:r>
      <w:r w:rsidR="00A923C8">
        <w:rPr>
          <w:rFonts w:ascii="Book Antiqua" w:eastAsia="Book Antiqua" w:hAnsi="Book Antiqua" w:cs="Book Antiqua"/>
          <w:color w:val="000000"/>
          <w:szCs w:val="22"/>
        </w:rPr>
        <w:t>ng 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10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isure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LT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5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7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mpa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B54D9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54D9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endurance or resistance training alon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tu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q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ura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B237DA">
        <w:rPr>
          <w:rFonts w:ascii="Book Antiqua" w:eastAsia="Book Antiqua" w:hAnsi="Book Antiqua" w:cs="Book Antiqua"/>
          <w:color w:val="000000"/>
          <w:szCs w:val="22"/>
        </w:rPr>
        <w:t>ale 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Marrone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e-p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g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B237DA">
        <w:rPr>
          <w:rFonts w:ascii="Book Antiqua" w:eastAsia="Book Antiqua" w:hAnsi="Book Antiqua" w:cs="Book Antiqua"/>
          <w:color w:val="000000"/>
          <w:szCs w:val="22"/>
        </w:rPr>
        <w:t xml:space="preserve">more, </w:t>
      </w:r>
      <w:r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D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lastRenderedPageBreak/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</w:t>
      </w:r>
      <w:r w:rsidR="00B237DA">
        <w:rPr>
          <w:rFonts w:ascii="Book Antiqua" w:eastAsia="Book Antiqua" w:hAnsi="Book Antiqua" w:cs="Book Antiqua"/>
          <w:color w:val="000000"/>
          <w:szCs w:val="22"/>
        </w:rPr>
        <w:t>articipation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HIT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er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 xml:space="preserve">an </w:t>
      </w:r>
      <w:r>
        <w:rPr>
          <w:rFonts w:ascii="Book Antiqua" w:eastAsia="Book Antiqua" w:hAnsi="Book Antiqua" w:cs="Book Antiqua"/>
          <w:color w:val="000000"/>
          <w:szCs w:val="22"/>
        </w:rPr>
        <w:t>intrins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chan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ant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ilit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g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tiliz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ircul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scl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ach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valu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30-50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im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s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7]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</w:p>
    <w:p w14:paraId="3F776B89" w14:textId="77777777" w:rsidR="00A77B3E" w:rsidRDefault="00DB702A" w:rsidP="00612C4E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osy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moglob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HbA1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612C4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2C4E">
        <w:rPr>
          <w:rFonts w:ascii="Book Antiqua" w:eastAsia="Book Antiqua" w:hAnsi="Book Antiqua" w:cs="Book Antiqua"/>
          <w:color w:val="000000"/>
          <w:vertAlign w:val="superscript"/>
        </w:rPr>
        <w:t>81,89,90,</w:t>
      </w:r>
      <w:r w:rsidRPr="00612C4E">
        <w:rPr>
          <w:rFonts w:ascii="Book Antiqua" w:eastAsia="Book Antiqua" w:hAnsi="Book Antiqua" w:cs="Book Antiqua"/>
          <w:color w:val="000000"/>
          <w:vertAlign w:val="superscript"/>
        </w:rPr>
        <w:t>111–1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ep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ess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sh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ur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ek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increase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AB50E2">
        <w:rPr>
          <w:rFonts w:ascii="Book Antiqua" w:eastAsia="Book Antiqua" w:hAnsi="Book Antiqua" w:cs="Book Antiqua"/>
          <w:color w:val="000000"/>
          <w:szCs w:val="22"/>
        </w:rPr>
        <w:t>nd 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iomark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365434E" w14:textId="77777777" w:rsidR="00612C4E" w:rsidRDefault="00612C4E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ED3EDB0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69" w:name="OLE_LINK85"/>
      <w:bookmarkStart w:id="70" w:name="OLE_LINK86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PHYSICAL FITNESS</w:t>
      </w:r>
    </w:p>
    <w:bookmarkEnd w:id="69"/>
    <w:bookmarkEnd w:id="70"/>
    <w:p w14:paraId="6352576C" w14:textId="77777777" w:rsidR="00A77B3E" w:rsidRPr="00612C4E" w:rsidRDefault="00F20AE9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hysical 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-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kill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asu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ecif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es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o thos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8F0A5F2" w14:textId="77777777" w:rsidR="00A77B3E" w:rsidRDefault="00F20AE9" w:rsidP="00612C4E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sh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at </w:t>
      </w:r>
      <w:r w:rsidR="00612C4E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612C4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2C4E">
        <w:rPr>
          <w:rFonts w:ascii="Book Antiqua" w:eastAsia="Book Antiqua" w:hAnsi="Book Antiqua" w:cs="Book Antiqua"/>
          <w:color w:val="000000"/>
          <w:vertAlign w:val="superscript"/>
        </w:rPr>
        <w:t>92,93,96,97,117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m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e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3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mo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</w:t>
      </w:r>
      <w:r w:rsidR="00276BC5">
        <w:rPr>
          <w:rFonts w:ascii="Book Antiqua" w:eastAsia="Book Antiqua" w:hAnsi="Book Antiqua" w:cs="Book Antiqua"/>
          <w:color w:val="000000"/>
          <w:vertAlign w:val="superscript"/>
        </w:rPr>
        <w:t>,98,10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0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31B1B57" w14:textId="77777777" w:rsidR="00276BC5" w:rsidRDefault="00276BC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1F4BE0E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1" w:name="OLE_LINK87"/>
      <w:bookmarkStart w:id="72" w:name="OLE_LINK88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BLOOD LIPIDS PROFILE</w:t>
      </w:r>
    </w:p>
    <w:bookmarkEnd w:id="71"/>
    <w:bookmarkEnd w:id="72"/>
    <w:p w14:paraId="552C1D30" w14:textId="77777777" w:rsidR="00A77B3E" w:rsidRPr="00276BC5" w:rsidRDefault="00F20AE9">
      <w:pPr>
        <w:spacing w:line="360" w:lineRule="auto"/>
        <w:jc w:val="both"/>
        <w:rPr>
          <w:b/>
        </w:rPr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th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ation</w:t>
      </w:r>
      <w:r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abnormaliti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-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th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-d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-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LDL-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d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-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HDL-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tribu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dyslipidemic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oup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2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foun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o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a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h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868AF41" w14:textId="77777777" w:rsidR="00A77B3E" w:rsidRDefault="00F20AE9" w:rsidP="00146F32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</w:t>
      </w:r>
      <w:r w:rsidR="00146F32">
        <w:rPr>
          <w:rFonts w:ascii="Book Antiqua" w:eastAsia="Book Antiqua" w:hAnsi="Book Antiqua" w:cs="Book Antiqua"/>
          <w:color w:val="000000"/>
          <w:szCs w:val="22"/>
        </w:rPr>
        <w:t>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146F32">
        <w:rPr>
          <w:rFonts w:ascii="Book Antiqua" w:eastAsia="Book Antiqua" w:hAnsi="Book Antiqua" w:cs="Book Antiqua"/>
          <w:color w:val="000000"/>
          <w:szCs w:val="22"/>
        </w:rPr>
        <w:t>DM</w:t>
      </w:r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69,</w:t>
      </w:r>
      <w:r w:rsidR="00DB702A" w:rsidRPr="00146F32">
        <w:rPr>
          <w:rFonts w:ascii="Book Antiqua" w:eastAsia="Book Antiqua" w:hAnsi="Book Antiqua" w:cs="Book Antiqua"/>
          <w:color w:val="000000"/>
          <w:vertAlign w:val="superscript"/>
        </w:rPr>
        <w:t>74,</w:t>
      </w:r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80,93,98,101–103,110,111,</w:t>
      </w:r>
      <w:r w:rsidR="00DB702A" w:rsidRPr="00146F32">
        <w:rPr>
          <w:rFonts w:ascii="Book Antiqua" w:eastAsia="Book Antiqua" w:hAnsi="Book Antiqua" w:cs="Book Antiqua"/>
          <w:color w:val="000000"/>
          <w:vertAlign w:val="superscript"/>
        </w:rPr>
        <w:t>124–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akson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146F3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46F32">
        <w:rPr>
          <w:rFonts w:ascii="Book Antiqua" w:eastAsia="Book Antiqua" w:hAnsi="Book Antiqua" w:cs="Book Antiqua"/>
          <w:color w:val="000000"/>
          <w:vertAlign w:val="superscript"/>
        </w:rPr>
        <w:t>12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n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ipo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dom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2]</w:t>
      </w:r>
      <w:r w:rsidR="00ED5765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D</w:t>
      </w:r>
      <w:r w:rsidR="00DB702A">
        <w:rPr>
          <w:rFonts w:ascii="Book Antiqua" w:eastAsia="Book Antiqua" w:hAnsi="Book Antiqua" w:cs="Book Antiqua"/>
          <w:color w:val="000000"/>
          <w:szCs w:val="22"/>
        </w:rPr>
        <w:t>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um</w:t>
      </w:r>
      <w:r w:rsidR="00AB52BE">
        <w:rPr>
          <w:rFonts w:ascii="Book Antiqua" w:eastAsia="Book Antiqua" w:hAnsi="Book Antiqua" w:cs="Book Antiqua"/>
          <w:color w:val="000000"/>
          <w:szCs w:val="22"/>
        </w:rPr>
        <w:t>b</w:t>
      </w:r>
      <w:r w:rsidR="00DB702A">
        <w:rPr>
          <w:rFonts w:ascii="Book Antiqua" w:eastAsia="Book Antiqua" w:hAnsi="Book Antiqua" w:cs="Book Antiqua"/>
          <w:color w:val="000000"/>
          <w:szCs w:val="22"/>
        </w:rPr>
        <w:t>er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n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</w:t>
      </w:r>
      <w:r w:rsidR="00AB52BE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3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fr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n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ru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fil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st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ED576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D5765">
        <w:rPr>
          <w:rFonts w:ascii="Book Antiqua" w:eastAsia="Book Antiqua" w:hAnsi="Book Antiqua" w:cs="Book Antiqua"/>
          <w:color w:val="000000"/>
          <w:vertAlign w:val="superscript"/>
        </w:rPr>
        <w:t>12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r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,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T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l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 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mal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Yki-Jarvinen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ED576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D5765">
        <w:rPr>
          <w:rFonts w:ascii="Book Antiqua" w:eastAsia="Book Antiqua" w:hAnsi="Book Antiqua" w:cs="Book Antiqua"/>
          <w:color w:val="000000"/>
          <w:vertAlign w:val="superscript"/>
        </w:rPr>
        <w:t>7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i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P</w:t>
      </w:r>
      <w:r w:rsidR="00DB702A"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g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glycer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in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5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7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e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3180AE9" w14:textId="77777777" w:rsidR="00ED5765" w:rsidRDefault="00ED576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4C674C42" w14:textId="77777777" w:rsidR="007B6D97" w:rsidRPr="005A4FEC" w:rsidRDefault="005A4FEC">
      <w:pPr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bookmarkStart w:id="73" w:name="OLE_LINK89"/>
      <w:bookmarkStart w:id="74" w:name="OLE_LINK90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ENDOTHELIAL FUNCTION</w:t>
      </w:r>
    </w:p>
    <w:bookmarkEnd w:id="73"/>
    <w:bookmarkEnd w:id="74"/>
    <w:p w14:paraId="31E561FC" w14:textId="77777777" w:rsidR="00A77B3E" w:rsidRPr="00ED5765" w:rsidRDefault="00AB52BE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m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3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10,131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3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angiopath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vol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rem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cro-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-circ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exerc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rem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7ECE181" w14:textId="77777777" w:rsidR="00F821B9" w:rsidRDefault="00F821B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593ED59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5" w:name="OLE_LINK91"/>
      <w:bookmarkStart w:id="76" w:name="OLE_LINK92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 xml:space="preserve">INSULIN </w:t>
      </w:r>
      <w:r w:rsidRPr="005A4FEC">
        <w:rPr>
          <w:rFonts w:ascii="Book Antiqua" w:hAnsi="Book Antiqua" w:cs="Book Antiqua"/>
          <w:b/>
          <w:color w:val="000000"/>
          <w:u w:val="single"/>
          <w:lang w:eastAsia="zh-CN"/>
        </w:rPr>
        <w:t>R</w:t>
      </w:r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ESISTANCE</w:t>
      </w:r>
    </w:p>
    <w:bookmarkEnd w:id="75"/>
    <w:bookmarkEnd w:id="76"/>
    <w:p w14:paraId="77056737" w14:textId="77777777" w:rsidR="00A77B3E" w:rsidRPr="00F821B9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3]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li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134,</w:t>
      </w:r>
      <w:r>
        <w:rPr>
          <w:rFonts w:ascii="Book Antiqua" w:eastAsia="Book Antiqua" w:hAnsi="Book Antiqua" w:cs="Book Antiqua"/>
          <w:color w:val="000000"/>
          <w:vertAlign w:val="superscript"/>
        </w:rPr>
        <w:t>13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Y</w:t>
      </w:r>
      <w:r>
        <w:rPr>
          <w:rFonts w:ascii="Book Antiqua" w:eastAsia="Book Antiqua" w:hAnsi="Book Antiqua" w:cs="Book Antiqua"/>
          <w:color w:val="000000"/>
          <w:szCs w:val="22"/>
        </w:rPr>
        <w:t>outh</w:t>
      </w:r>
      <w:r w:rsidR="00E91E9D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ipo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patic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-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neym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o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ter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w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er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ir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a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the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s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ten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t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5559ACC" w14:textId="77777777" w:rsidR="00A77B3E" w:rsidRDefault="00DB702A" w:rsidP="00F821B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ribu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ribu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ar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in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lcific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was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enopau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was not 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dom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ipo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ndroge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60205AA6" w14:textId="77777777" w:rsidR="00A77B3E" w:rsidRDefault="00E91E9D" w:rsidP="00F821B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</w:t>
      </w: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4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i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mfe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nd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c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sc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Dotzert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44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stimu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viv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DD0836">
        <w:rPr>
          <w:rFonts w:ascii="Book Antiqua" w:eastAsia="Book Antiqua" w:hAnsi="Book Antiqua" w:cs="Book Antiqua"/>
          <w:color w:val="000000"/>
          <w:szCs w:val="22"/>
        </w:rPr>
        <w:t>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pa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m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stimu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hway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nspla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ip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lp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ven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counter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af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evi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munosuppres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rug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er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</w:t>
      </w:r>
      <w:r w:rsidR="00DB702A">
        <w:rPr>
          <w:rFonts w:ascii="Book Antiqua" w:eastAsia="Book Antiqua" w:hAnsi="Book Antiqua" w:cs="Book Antiqua"/>
          <w:color w:val="000000"/>
          <w:szCs w:val="22"/>
        </w:rPr>
        <w:t>sl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ansplanta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4428AA3" w14:textId="77777777" w:rsidR="00F821B9" w:rsidRDefault="00F821B9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17CD847B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7" w:name="OLE_LINK93"/>
      <w:bookmarkStart w:id="78" w:name="OLE_LINK94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INSULIN SENSITIVITY</w:t>
      </w:r>
    </w:p>
    <w:bookmarkEnd w:id="77"/>
    <w:bookmarkEnd w:id="78"/>
    <w:p w14:paraId="4260206D" w14:textId="77777777" w:rsidR="00A77B3E" w:rsidRPr="00F821B9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</w:t>
      </w:r>
      <w:r w:rsidR="00E91E9D">
        <w:rPr>
          <w:rFonts w:ascii="Book Antiqua" w:eastAsia="Book Antiqua" w:hAnsi="Book Antiqua" w:cs="Book Antiqua"/>
          <w:color w:val="000000"/>
          <w:szCs w:val="22"/>
        </w:rPr>
        <w:t>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E91E9D">
        <w:rPr>
          <w:rFonts w:ascii="Book Antiqua" w:eastAsia="Book Antiqua" w:hAnsi="Book Antiqua" w:cs="Book Antiqua"/>
          <w:color w:val="000000"/>
          <w:szCs w:val="22"/>
        </w:rPr>
        <w:t>adolesc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[39,</w:t>
      </w:r>
      <w:r>
        <w:rPr>
          <w:rFonts w:ascii="Book Antiqua" w:eastAsia="Book Antiqua" w:hAnsi="Book Antiqua" w:cs="Book Antiqua"/>
          <w:color w:val="000000"/>
          <w:vertAlign w:val="superscript"/>
        </w:rPr>
        <w:t>75,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83,84,92,98,101,126,147,</w:t>
      </w:r>
      <w:r>
        <w:rPr>
          <w:rFonts w:ascii="Book Antiqua" w:eastAsia="Book Antiqua" w:hAnsi="Book Antiqua" w:cs="Book Antiqua"/>
          <w:color w:val="000000"/>
          <w:vertAlign w:val="superscript"/>
        </w:rPr>
        <w:t>14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56CCB">
        <w:rPr>
          <w:rFonts w:ascii="Book Antiqua" w:eastAsia="Book Antiqua" w:hAnsi="Book Antiqua" w:cs="Book Antiqua"/>
          <w:color w:val="000000"/>
          <w:vertAlign w:val="superscript"/>
        </w:rPr>
        <w:t>84,</w:t>
      </w:r>
      <w:r>
        <w:rPr>
          <w:rFonts w:ascii="Book Antiqua" w:eastAsia="Book Antiqua" w:hAnsi="Book Antiqua" w:cs="Book Antiqua"/>
          <w:color w:val="000000"/>
          <w:vertAlign w:val="superscript"/>
        </w:rPr>
        <w:t>1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E91E9D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suli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ding</w:t>
      </w:r>
      <w:r w:rsidR="00DE668C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ia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ive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chanis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.</w:t>
      </w:r>
    </w:p>
    <w:p w14:paraId="7CC8C2D8" w14:textId="77777777" w:rsidR="002B6F06" w:rsidRDefault="002B6F06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CE7E316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9" w:name="OLE_LINK95"/>
      <w:bookmarkStart w:id="80" w:name="OLE_LINK96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INSULIN REQUIREMENT</w:t>
      </w:r>
    </w:p>
    <w:bookmarkEnd w:id="79"/>
    <w:bookmarkEnd w:id="80"/>
    <w:p w14:paraId="26FF9E55" w14:textId="77777777" w:rsidR="00A77B3E" w:rsidRPr="005A6F90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C005F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005F0">
        <w:rPr>
          <w:rFonts w:ascii="Book Antiqua" w:eastAsia="Book Antiqua" w:hAnsi="Book Antiqua" w:cs="Book Antiqua"/>
          <w:color w:val="000000"/>
          <w:vertAlign w:val="superscript"/>
        </w:rPr>
        <w:t>75,84,</w:t>
      </w:r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In add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E668C">
        <w:rPr>
          <w:rFonts w:ascii="Book Antiqua" w:eastAsia="Book Antiqua" w:hAnsi="Book Antiqua" w:cs="Book Antiqua"/>
          <w:color w:val="000000"/>
          <w:szCs w:val="22"/>
        </w:rPr>
        <w:t>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ctiv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DE668C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</w:t>
      </w:r>
      <w:r w:rsidR="00DE668C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1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Similarly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769E677" w14:textId="77777777" w:rsidR="005A6F90" w:rsidRDefault="005A6F9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74BB36EC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1" w:name="OLE_LINK97"/>
      <w:bookmarkStart w:id="82" w:name="OLE_LINK98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CARDIOVASCULAR DISEASES</w:t>
      </w:r>
    </w:p>
    <w:bookmarkEnd w:id="81"/>
    <w:bookmarkEnd w:id="82"/>
    <w:p w14:paraId="4D36F7D1" w14:textId="77777777" w:rsidR="00A77B3E" w:rsidRPr="005A6F90" w:rsidRDefault="00DE668C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>
        <w:rPr>
          <w:rFonts w:ascii="Book Antiqua" w:eastAsia="Book Antiqua" w:hAnsi="Book Antiqua" w:cs="Book Antiqua"/>
          <w:color w:val="000000"/>
          <w:szCs w:val="22"/>
        </w:rPr>
        <w:t>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ndi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id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yg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um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VO2peak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diabetic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ac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st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f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entri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hypertroph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B702A">
        <w:rPr>
          <w:rFonts w:ascii="Book Antiqua" w:eastAsia="Book Antiqua" w:hAnsi="Book Antiqua" w:cs="Book Antiqua"/>
          <w:color w:val="000000"/>
          <w:szCs w:val="22"/>
        </w:rPr>
        <w:t>ax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lo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yg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rke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min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olog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pulm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ympto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urde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iff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rv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n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eric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feron-induci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0CDDEF9" w14:textId="77777777" w:rsidR="00A77B3E" w:rsidRDefault="00DE668C" w:rsidP="00F13F72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fi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F13F72">
        <w:rPr>
          <w:rFonts w:ascii="Book Antiqua" w:eastAsia="Book Antiqua" w:hAnsi="Book Antiqua" w:cs="Book Antiqua"/>
          <w:color w:val="000000"/>
          <w:vertAlign w:val="superscript"/>
        </w:rPr>
        <w:t>[39,80,91,</w:t>
      </w:r>
      <w:r w:rsidR="00DB702A" w:rsidRPr="00F13F72">
        <w:rPr>
          <w:rFonts w:ascii="Book Antiqua" w:eastAsia="Book Antiqua" w:hAnsi="Book Antiqua" w:cs="Book Antiqua"/>
          <w:color w:val="000000"/>
          <w:vertAlign w:val="superscript"/>
        </w:rPr>
        <w:t>104</w:t>
      </w:r>
      <w:r w:rsidR="00F13F72">
        <w:rPr>
          <w:rFonts w:ascii="Book Antiqua" w:eastAsia="Book Antiqua" w:hAnsi="Book Antiqua" w:cs="Book Antiqua"/>
          <w:color w:val="000000"/>
          <w:vertAlign w:val="superscript"/>
        </w:rPr>
        <w:t>,110,112,124,127,128,143,</w:t>
      </w:r>
      <w:r w:rsidR="00DB702A" w:rsidRPr="00F13F72">
        <w:rPr>
          <w:rFonts w:ascii="Book Antiqua" w:eastAsia="Book Antiqua" w:hAnsi="Book Antiqua" w:cs="Book Antiqua"/>
          <w:color w:val="000000"/>
          <w:vertAlign w:val="superscript"/>
        </w:rPr>
        <w:t>155–159]</w:t>
      </w:r>
      <w:r w:rsidR="00F13F72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fer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3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fr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ur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r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Lp</w:t>
      </w:r>
      <w:proofErr w:type="spellEnd"/>
      <w:r w:rsidR="00DB702A">
        <w:rPr>
          <w:rFonts w:ascii="Book Antiqua" w:eastAsia="Book Antiqua" w:hAnsi="Book Antiqua" w:cs="Book Antiqua"/>
          <w:color w:val="000000"/>
          <w:szCs w:val="22"/>
        </w:rPr>
        <w:t>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i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mfe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nd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c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sc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</w:t>
      </w:r>
      <w:r w:rsidR="001E1B4A">
        <w:rPr>
          <w:rFonts w:ascii="Book Antiqua" w:eastAsia="Book Antiqua" w:hAnsi="Book Antiqua" w:cs="Book Antiqua"/>
          <w:color w:val="000000"/>
          <w:szCs w:val="22"/>
        </w:rPr>
        <w:t>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1E1B4A">
        <w:rPr>
          <w:rFonts w:ascii="Book Antiqua" w:eastAsia="Book Antiqua" w:hAnsi="Book Antiqua" w:cs="Book Antiqua"/>
          <w:color w:val="000000"/>
          <w:szCs w:val="22"/>
        </w:rPr>
        <w:t>lso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 w:rsidR="001E1B4A"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 of </w:t>
      </w:r>
      <w:proofErr w:type="gramStart"/>
      <w:r w:rsidR="001E1B4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C47D4">
        <w:rPr>
          <w:rFonts w:ascii="Book Antiqua" w:eastAsia="Book Antiqua" w:hAnsi="Book Antiqua" w:cs="Book Antiqua"/>
          <w:color w:val="000000"/>
          <w:vertAlign w:val="superscript"/>
        </w:rPr>
        <w:t>104,11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5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grat</w:t>
      </w:r>
      <w:r w:rsidR="001E1B4A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e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dent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unterpar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1E1B4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6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04EFCC54" w14:textId="77777777" w:rsidR="007C47D4" w:rsidRDefault="007C47D4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E7E6C22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3" w:name="OLE_LINK43"/>
      <w:bookmarkStart w:id="84" w:name="OLE_LINK44"/>
      <w:bookmarkStart w:id="85" w:name="OLE_LINK99"/>
      <w:bookmarkStart w:id="86" w:name="OLE_LINK100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BLOOD PRESSURE</w:t>
      </w:r>
      <w:bookmarkEnd w:id="83"/>
      <w:bookmarkEnd w:id="84"/>
    </w:p>
    <w:bookmarkEnd w:id="85"/>
    <w:bookmarkEnd w:id="86"/>
    <w:p w14:paraId="53074857" w14:textId="77777777" w:rsidR="00A77B3E" w:rsidRPr="007C47D4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DE4568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b</w:t>
      </w:r>
      <w:r w:rsidR="007B6D97" w:rsidRPr="007B6D97">
        <w:rPr>
          <w:rFonts w:ascii="Book Antiqua" w:eastAsia="Book Antiqua" w:hAnsi="Book Antiqua" w:cs="Book Antiqua"/>
          <w:color w:val="000000"/>
          <w:szCs w:val="22"/>
        </w:rPr>
        <w:t>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 w:rsidRPr="007B6D97">
        <w:rPr>
          <w:rFonts w:ascii="Book Antiqua" w:eastAsia="Book Antiqua" w:hAnsi="Book Antiqua" w:cs="Book Antiqua"/>
          <w:color w:val="000000"/>
          <w:szCs w:val="22"/>
        </w:rPr>
        <w:t>press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,91,102,124,</w:t>
      </w:r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870C0B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870C0B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st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BP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1E1B4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foun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olu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ir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1E1B4A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mpath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this was </w:t>
      </w:r>
      <w:r>
        <w:rPr>
          <w:rFonts w:ascii="Book Antiqua" w:eastAsia="Book Antiqua" w:hAnsi="Book Antiqua" w:cs="Book Antiqua"/>
          <w:color w:val="000000"/>
          <w:szCs w:val="22"/>
        </w:rPr>
        <w:t>possib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ens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renomedull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ive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1E1B4A"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ap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96F1256" w14:textId="77777777" w:rsidR="00870C0B" w:rsidRDefault="00870C0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151F5A31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7" w:name="OLE_LINK101"/>
      <w:bookmarkStart w:id="88" w:name="OLE_LINK102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WELL-BEING</w:t>
      </w:r>
    </w:p>
    <w:bookmarkEnd w:id="87"/>
    <w:bookmarkEnd w:id="88"/>
    <w:p w14:paraId="6ED3C152" w14:textId="77777777" w:rsidR="00A77B3E" w:rsidRPr="00870C0B" w:rsidRDefault="001E1B4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70C0B">
        <w:rPr>
          <w:rFonts w:ascii="Book Antiqua" w:eastAsia="Book Antiqua" w:hAnsi="Book Antiqua" w:cs="Book Antiqua"/>
          <w:color w:val="000000"/>
          <w:vertAlign w:val="superscript"/>
        </w:rPr>
        <w:t>39,69,97,98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so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m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razeau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70C0B">
        <w:rPr>
          <w:rFonts w:ascii="Book Antiqua" w:eastAsia="Book Antiqua" w:hAnsi="Book Antiqua" w:cs="Book Antiqua"/>
          <w:color w:val="000000"/>
          <w:vertAlign w:val="superscript"/>
        </w:rPr>
        <w:t>16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</w:t>
      </w:r>
      <w:r>
        <w:rPr>
          <w:rFonts w:ascii="Book Antiqua" w:eastAsia="Book Antiqua" w:hAnsi="Book Antiqua" w:cs="Book Antiqua"/>
          <w:color w:val="000000"/>
          <w:szCs w:val="22"/>
        </w:rPr>
        <w:t>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x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vo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 to 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CAC577B" w14:textId="77777777" w:rsidR="00870C0B" w:rsidRDefault="00870C0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AA4EAB8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9" w:name="OLE_LINK103"/>
      <w:bookmarkStart w:id="90" w:name="OLE_LINK104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BODY’S DEFENSE SYSTEMS</w:t>
      </w:r>
    </w:p>
    <w:bookmarkEnd w:id="89"/>
    <w:bookmarkEnd w:id="90"/>
    <w:p w14:paraId="73CD50EF" w14:textId="77777777" w:rsidR="00A77B3E" w:rsidRPr="00B978FD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dic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16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has 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natur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xid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EF2338" w:rsidRPr="00EF2338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with </w:t>
      </w:r>
      <w:proofErr w:type="gramStart"/>
      <w:r w:rsidR="00EF2338"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m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v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there is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onshi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isk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rinh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B978F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978FD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am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tioxid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s.</w:t>
      </w:r>
    </w:p>
    <w:p w14:paraId="26A6D497" w14:textId="77777777" w:rsidR="00B978FD" w:rsidRDefault="00B978F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93670C1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91" w:name="OLE_LINK105"/>
      <w:bookmarkStart w:id="92" w:name="OLE_LINK106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MORTALITY</w:t>
      </w:r>
    </w:p>
    <w:bookmarkEnd w:id="91"/>
    <w:bookmarkEnd w:id="92"/>
    <w:p w14:paraId="68909C63" w14:textId="77777777" w:rsidR="00A77B3E" w:rsidRPr="00B978FD" w:rsidRDefault="00EF2338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v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ar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a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vo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8]</w:t>
      </w:r>
      <w:r w:rsidR="0001680F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h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a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en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opula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dr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4568">
        <w:rPr>
          <w:rFonts w:ascii="Book Antiqua" w:eastAsia="Book Antiqua" w:hAnsi="Book Antiqua" w:cs="Book Antiqua"/>
          <w:color w:val="000000"/>
          <w:szCs w:val="22"/>
        </w:rPr>
        <w:t>dea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those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was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T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ECC80F9" w14:textId="77777777" w:rsidR="00A77B3E" w:rsidRDefault="00DB702A" w:rsidP="0001680F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EF2338">
        <w:rPr>
          <w:rFonts w:ascii="Book Antiqua" w:eastAsia="Book Antiqua" w:hAnsi="Book Antiqua" w:cs="Book Antiqua"/>
          <w:color w:val="000000"/>
          <w:szCs w:val="22"/>
        </w:rPr>
        <w:t>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01680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1680F">
        <w:rPr>
          <w:rFonts w:ascii="Book Antiqua" w:eastAsia="Book Antiqua" w:hAnsi="Book Antiqua" w:cs="Book Antiqua"/>
          <w:color w:val="000000"/>
          <w:vertAlign w:val="superscript"/>
        </w:rPr>
        <w:t>93,143,155,</w:t>
      </w:r>
      <w:r w:rsidRPr="0001680F">
        <w:rPr>
          <w:rFonts w:ascii="Book Antiqua" w:eastAsia="Book Antiqua" w:hAnsi="Book Antiqua" w:cs="Book Antiqua"/>
          <w:color w:val="000000"/>
          <w:vertAlign w:val="superscript"/>
        </w:rPr>
        <w:t>172–1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rvi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EF2338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mortality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idn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3]</w:t>
      </w:r>
      <w:r w:rsidR="008F37AB">
        <w:rPr>
          <w:rFonts w:ascii="Book Antiqua" w:eastAsia="Book Antiqua" w:hAnsi="Book Antiqua" w:cs="Book Antiqua"/>
          <w:color w:val="000000"/>
          <w:szCs w:val="22"/>
        </w:rPr>
        <w:t xml:space="preserve">,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01680F">
        <w:rPr>
          <w:rFonts w:ascii="Book Antiqua" w:eastAsia="Book Antiqua" w:hAnsi="Book Antiqua" w:cs="Book Antiqua"/>
          <w:color w:val="000000"/>
          <w:vertAlign w:val="superscript"/>
        </w:rPr>
        <w:t>[143,</w:t>
      </w:r>
      <w:r>
        <w:rPr>
          <w:rFonts w:ascii="Book Antiqua" w:eastAsia="Book Antiqua" w:hAnsi="Book Antiqua" w:cs="Book Antiqua"/>
          <w:color w:val="000000"/>
          <w:vertAlign w:val="superscript"/>
        </w:rPr>
        <w:t>17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ric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mal-deri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-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F37AB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F37AB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67C7F5C" w14:textId="77777777" w:rsidR="0001680F" w:rsidRDefault="0001680F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12EE164" w14:textId="77777777" w:rsidR="00F422CD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93" w:name="OLE_LINK107"/>
      <w:bookmarkStart w:id="94" w:name="OLE_LINK108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HE BARRIERS TO </w:t>
      </w:r>
      <w:r w:rsidRPr="006A27CA">
        <w:rPr>
          <w:rFonts w:ascii="Book Antiqua" w:eastAsia="Book Antiqua" w:hAnsi="Book Antiqua" w:cs="Book Antiqua"/>
          <w:b/>
          <w:color w:val="000000"/>
          <w:u w:val="single"/>
          <w:shd w:val="clear" w:color="auto" w:fill="FFFFFF"/>
        </w:rPr>
        <w:t>PHYSICAL ACTIVITY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PRACTICE IN T1DM PATIENTS</w:t>
      </w:r>
    </w:p>
    <w:p w14:paraId="7E895B31" w14:textId="77777777" w:rsidR="00A77B3E" w:rsidRPr="0001680F" w:rsidRDefault="00DB702A">
      <w:pPr>
        <w:spacing w:line="360" w:lineRule="auto"/>
        <w:jc w:val="both"/>
        <w:rPr>
          <w:b/>
          <w:lang w:eastAsia="zh-CN"/>
        </w:rPr>
      </w:pPr>
      <w:bookmarkStart w:id="95" w:name="OLE_LINK109"/>
      <w:bookmarkEnd w:id="93"/>
      <w:bookmarkEnd w:id="94"/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 xml:space="preserve">reports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B17372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tiliz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due to 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stacl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ng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7B6D9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6D97">
        <w:rPr>
          <w:rFonts w:ascii="Book Antiqua" w:eastAsia="Book Antiqua" w:hAnsi="Book Antiqua" w:cs="Book Antiqua"/>
          <w:color w:val="000000"/>
          <w:vertAlign w:val="superscript"/>
        </w:rPr>
        <w:t>39,</w:t>
      </w:r>
      <w:r w:rsidRPr="007B6D97">
        <w:rPr>
          <w:rFonts w:ascii="Book Antiqua" w:eastAsia="Book Antiqua" w:hAnsi="Book Antiqua" w:cs="Book Antiqua"/>
          <w:color w:val="000000"/>
          <w:vertAlign w:val="superscript"/>
        </w:rPr>
        <w:t>176–18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Alt</w:t>
      </w:r>
      <w:r>
        <w:rPr>
          <w:rFonts w:ascii="Book Antiqua" w:eastAsia="Book Antiqua" w:hAnsi="Book Antiqua" w:cs="Book Antiqua"/>
          <w:color w:val="000000"/>
          <w:szCs w:val="22"/>
        </w:rPr>
        <w:t>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chn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w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cess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</w:t>
      </w:r>
      <w:r w:rsidR="00B17372">
        <w:rPr>
          <w:rFonts w:ascii="Book Antiqua" w:eastAsia="Book Antiqua" w:hAnsi="Book Antiqua" w:cs="Book Antiqua"/>
          <w:color w:val="000000"/>
          <w:szCs w:val="22"/>
        </w:rPr>
        <w:t>e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chnolo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G</w:t>
      </w:r>
      <w:r>
        <w:rPr>
          <w:rFonts w:ascii="Book Antiqua" w:eastAsia="Book Antiqua" w:hAnsi="Book Antiqua" w:cs="Book Antiqua"/>
          <w:color w:val="000000"/>
          <w:szCs w:val="22"/>
        </w:rPr>
        <w:t>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so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ces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eastAsia="Book Antiqua" w:hAnsi="Book Antiqua" w:cs="Book Antiqua"/>
          <w:color w:val="000000"/>
          <w:szCs w:val="22"/>
        </w:rPr>
        <w:t>ra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diat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l</w:t>
      </w:r>
      <w:r>
        <w:rPr>
          <w:rFonts w:ascii="Book Antiqua" w:eastAsia="Book Antiqua" w:hAnsi="Book Antiqua" w:cs="Book Antiqua"/>
          <w:color w:val="000000"/>
          <w:szCs w:val="22"/>
        </w:rPr>
        <w:t>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o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67C6AE6" w14:textId="77777777" w:rsidR="00A77B3E" w:rsidRDefault="002B5F5C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n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e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tece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cent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quick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llen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</w:rPr>
        <w:t>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lle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ce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m/hersel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ap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stic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E1DE7ED" w14:textId="77777777" w:rsidR="00A77B3E" w:rsidRDefault="00DB702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151161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x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7B6D9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6D97">
        <w:rPr>
          <w:rFonts w:ascii="Book Antiqua" w:eastAsia="Book Antiqua" w:hAnsi="Book Antiqua" w:cs="Book Antiqua"/>
          <w:color w:val="000000"/>
          <w:vertAlign w:val="superscript"/>
        </w:rPr>
        <w:t>187,</w:t>
      </w:r>
      <w:r>
        <w:rPr>
          <w:rFonts w:ascii="Book Antiqua" w:eastAsia="Book Antiqua" w:hAnsi="Book Antiqua" w:cs="Book Antiqua"/>
          <w:color w:val="000000"/>
          <w:vertAlign w:val="superscript"/>
        </w:rPr>
        <w:t>1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80960"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</w:rPr>
        <w:t>ar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x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morph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te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nephr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repinephr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w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rmo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oly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ab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fl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ss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rmo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tece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uroendocri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C573800" w14:textId="77777777" w:rsidR="00A77B3E" w:rsidRDefault="00CD7DA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la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HIIT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 a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22CD">
        <w:rPr>
          <w:rFonts w:ascii="Book Antiqua" w:eastAsia="Book Antiqua" w:hAnsi="Book Antiqua" w:cs="Book Antiqua"/>
          <w:color w:val="000000"/>
          <w:vertAlign w:val="superscript"/>
        </w:rPr>
        <w:t>19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ri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ns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appea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Rd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proportion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R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iliti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tiv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mbarrass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ath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nowle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relation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9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95"/>
    <w:p w14:paraId="390C4E16" w14:textId="77777777" w:rsidR="00F422CD" w:rsidRDefault="00F422C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281C8606" w14:textId="77777777" w:rsidR="00A77B3E" w:rsidRPr="006A27CA" w:rsidRDefault="006A27CA">
      <w:pPr>
        <w:spacing w:line="360" w:lineRule="auto"/>
        <w:jc w:val="both"/>
        <w:rPr>
          <w:b/>
          <w:u w:val="single"/>
        </w:rPr>
      </w:pPr>
      <w:bookmarkStart w:id="96" w:name="OLE_LINK110"/>
      <w:bookmarkStart w:id="97" w:name="OLE_LINK111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HE STRATEGY TO CONTROL PHYSICAL ACTIVITY INDUCED HYPOGLYCEMIA IN T1DM </w:t>
      </w:r>
    </w:p>
    <w:bookmarkEnd w:id="96"/>
    <w:bookmarkEnd w:id="97"/>
    <w:p w14:paraId="694E5A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discipli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h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t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ct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TI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p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ea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CD7DAA">
        <w:rPr>
          <w:rFonts w:ascii="Book Antiqua" w:eastAsia="Book Antiqua" w:hAnsi="Book Antiqua" w:cs="Book Antiqua"/>
          <w:color w:val="000000"/>
          <w:szCs w:val="22"/>
        </w:rPr>
        <w:t>; howeve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halleng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duc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equ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if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r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ss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DF1493D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 particula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ri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n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leep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son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</w:t>
      </w:r>
      <w:r w:rsidR="00F422CD"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equir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esti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bal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-bol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NPH-hum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m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roug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mi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rk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m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e-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n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54D64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a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x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am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</w:t>
      </w:r>
      <w:r>
        <w:rPr>
          <w:rFonts w:ascii="Book Antiqua" w:eastAsia="Book Antiqua" w:hAnsi="Book Antiqua" w:cs="Book Antiqua"/>
          <w:color w:val="000000"/>
          <w:szCs w:val="22"/>
        </w:rPr>
        <w:t>ng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</w:t>
      </w:r>
      <w:r w:rsidR="0037220E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p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ri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di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l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b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</w:t>
      </w:r>
      <w:r w:rsidR="0037220E">
        <w:rPr>
          <w:rFonts w:ascii="Book Antiqua" w:eastAsia="Book Antiqua" w:hAnsi="Book Antiqua" w:cs="Book Antiqua"/>
          <w:color w:val="000000"/>
          <w:szCs w:val="22"/>
        </w:rPr>
        <w:t>e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thl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l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mit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alogo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</w:t>
      </w:r>
      <w:r w:rsidR="0037220E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dicates 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</w:t>
      </w:r>
      <w:r w:rsidR="0037220E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20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C93AA57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37220E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le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pi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st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minist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ges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l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ilo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BB6F03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cutane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usion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son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e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-norm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occu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7FA84C7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us</w:t>
      </w:r>
      <w:r w:rsidR="00F422CD">
        <w:rPr>
          <w:rFonts w:ascii="Book Antiqua" w:eastAsia="Book Antiqua" w:hAnsi="Book Antiqua" w:cs="Book Antiqua"/>
          <w:color w:val="000000"/>
          <w:szCs w:val="22"/>
        </w:rPr>
        <w:t>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80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4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m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continu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BB6F03">
        <w:rPr>
          <w:rFonts w:ascii="Book Antiqua" w:eastAsia="Book Antiqua" w:hAnsi="Book Antiqua" w:cs="Book Antiqua"/>
          <w:color w:val="000000"/>
          <w:szCs w:val="22"/>
        </w:rPr>
        <w:t>increas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x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toge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BB6F03">
        <w:rPr>
          <w:rFonts w:ascii="Book Antiqua" w:eastAsia="Book Antiqua" w:hAnsi="Book Antiqua" w:cs="Book Antiqua"/>
          <w:color w:val="000000"/>
          <w:szCs w:val="22"/>
        </w:rPr>
        <w:t>, which in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ap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ost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x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-H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ultaneous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imin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-effici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y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mbership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with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os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vironm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rrass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rie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ublic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0C49079" w14:textId="77777777" w:rsidR="00A77B3E" w:rsidRPr="00F422CD" w:rsidRDefault="00DB702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echnolo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G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allows individuals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luctu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mp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so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a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carried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</w:t>
      </w:r>
      <w:r w:rsidR="00CA3B38">
        <w:rPr>
          <w:rFonts w:ascii="Book Antiqua" w:eastAsia="Book Antiqua" w:hAnsi="Book Antiqua" w:cs="Book Antiqua"/>
          <w:color w:val="000000"/>
          <w:szCs w:val="22"/>
        </w:rPr>
        <w:t>iv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lay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g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ogra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2FE7450E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nd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ili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nimiz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21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al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RT-CG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r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im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T-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gorith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u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r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e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r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650EE6B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CA3B38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d-lo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li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</w:t>
      </w:r>
      <w:r w:rsidR="00CA3B38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cent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rg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rresp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d-afternoon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mi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eri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br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d-lo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CA3B38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y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u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io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gorith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-rea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–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nc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</w:t>
      </w:r>
      <w:r w:rsidRPr="00F422CD">
        <w:rPr>
          <w:rFonts w:ascii="Book Antiqua" w:eastAsia="Book Antiqua" w:hAnsi="Book Antiqua" w:cs="Book Antiqua"/>
          <w:bCs/>
          <w:color w:val="000000"/>
          <w:szCs w:val="22"/>
        </w:rPr>
        <w:t>Table</w:t>
      </w:r>
      <w:r w:rsidR="002379B6">
        <w:rPr>
          <w:rFonts w:ascii="Book Antiqua" w:eastAsia="Book Antiqua" w:hAnsi="Book Antiqua" w:cs="Book Antiqua"/>
          <w:bCs/>
          <w:color w:val="000000"/>
          <w:szCs w:val="22"/>
        </w:rPr>
        <w:t xml:space="preserve"> </w:t>
      </w:r>
      <w:proofErr w:type="gramStart"/>
      <w:r w:rsidRPr="00F422CD">
        <w:rPr>
          <w:rFonts w:ascii="Book Antiqua" w:eastAsia="Book Antiqua" w:hAnsi="Book Antiqua" w:cs="Book Antiqua"/>
          <w:bCs/>
          <w:color w:val="000000"/>
          <w:szCs w:val="22"/>
        </w:rPr>
        <w:t>1</w:t>
      </w:r>
      <w:r>
        <w:rPr>
          <w:rFonts w:ascii="Book Antiqua" w:eastAsia="Book Antiqua" w:hAnsi="Book Antiqua" w:cs="Book Antiqua"/>
          <w:color w:val="000000"/>
          <w:szCs w:val="22"/>
        </w:rPr>
        <w:t>)</w:t>
      </w:r>
      <w:r w:rsidR="001A480E">
        <w:rPr>
          <w:rFonts w:ascii="Book Antiqua" w:hAnsi="Book Antiqua" w:cs="Book Antiqua" w:hint="eastAsia"/>
          <w:color w:val="000000"/>
          <w:szCs w:val="22"/>
          <w:vertAlign w:val="superscript"/>
          <w:lang w:eastAsia="zh-CN"/>
        </w:rPr>
        <w:t>[</w:t>
      </w:r>
      <w:proofErr w:type="gramEnd"/>
      <w:r w:rsidR="001A480E">
        <w:rPr>
          <w:rFonts w:ascii="Book Antiqua" w:hAnsi="Book Antiqua" w:cs="Book Antiqua" w:hint="eastAsia"/>
          <w:color w:val="000000"/>
          <w:szCs w:val="22"/>
          <w:vertAlign w:val="superscript"/>
          <w:lang w:eastAsia="zh-CN"/>
        </w:rPr>
        <w:t>223-2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9D771E2" w14:textId="77777777" w:rsidR="00F422CD" w:rsidRDefault="00F422C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938E456" w14:textId="77777777" w:rsidR="00A77B3E" w:rsidRPr="006A27CA" w:rsidRDefault="006A27CA">
      <w:pPr>
        <w:spacing w:line="360" w:lineRule="auto"/>
        <w:jc w:val="both"/>
        <w:rPr>
          <w:b/>
          <w:u w:val="single"/>
        </w:rPr>
      </w:pPr>
      <w:bookmarkStart w:id="98" w:name="OLE_LINK112"/>
      <w:bookmarkStart w:id="99" w:name="OLE_LINK113"/>
      <w:r w:rsidRPr="006A27CA">
        <w:rPr>
          <w:rFonts w:ascii="Book Antiqua" w:eastAsia="Book Antiqua" w:hAnsi="Book Antiqua" w:cs="Book Antiqua"/>
          <w:b/>
          <w:color w:val="000000"/>
          <w:u w:val="single"/>
          <w:shd w:val="clear" w:color="auto" w:fill="FFFFFF"/>
        </w:rPr>
        <w:t>PHYSICAL ACTIVITY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="00CA3B38"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RECOMMENDATIONS </w:t>
      </w:r>
      <w:r w:rsidR="00CA3B38">
        <w:rPr>
          <w:rFonts w:ascii="Book Antiqua" w:eastAsia="Book Antiqua" w:hAnsi="Book Antiqua" w:cs="Book Antiqua"/>
          <w:b/>
          <w:color w:val="000000"/>
          <w:u w:val="single"/>
        </w:rPr>
        <w:t>FOR</w:t>
      </w:r>
      <w:r w:rsidR="00CA3B38"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1DM </w:t>
      </w:r>
      <w:r w:rsidRPr="006A27CA">
        <w:rPr>
          <w:rFonts w:ascii="Book Antiqua" w:hAnsi="Book Antiqua" w:cs="Book Antiqua"/>
          <w:b/>
          <w:color w:val="000000"/>
          <w:u w:val="single"/>
          <w:lang w:eastAsia="zh-CN"/>
        </w:rPr>
        <w:t>P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ATIENTS </w:t>
      </w:r>
    </w:p>
    <w:p w14:paraId="769C8D2F" w14:textId="77777777" w:rsidR="00A77B3E" w:rsidRDefault="00DB702A">
      <w:pPr>
        <w:spacing w:line="360" w:lineRule="auto"/>
        <w:jc w:val="both"/>
      </w:pPr>
      <w:bookmarkStart w:id="100" w:name="OLE_LINK114"/>
      <w:bookmarkStart w:id="101" w:name="OLE_LINK115"/>
      <w:bookmarkEnd w:id="98"/>
      <w:bookmarkEnd w:id="99"/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l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-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io</w:t>
      </w:r>
      <w:r w:rsidR="00CA3B38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9,71,79,92,97,</w:t>
      </w:r>
      <w:r w:rsidRPr="00F422CD">
        <w:rPr>
          <w:rFonts w:ascii="Book Antiqua" w:eastAsia="Book Antiqua" w:hAnsi="Book Antiqua" w:cs="Book Antiqua"/>
          <w:color w:val="000000"/>
          <w:vertAlign w:val="superscript"/>
        </w:rPr>
        <w:t>113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,124,158,191,207,214,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31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–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8</w:t>
      </w:r>
      <w:r w:rsidRPr="00F422CD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uti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i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s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a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port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4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5320A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5320AA">
        <w:rPr>
          <w:rFonts w:ascii="Book Antiqua" w:eastAsia="Book Antiqua" w:hAnsi="Book Antiqua" w:cs="Book Antiqua"/>
          <w:color w:val="000000"/>
          <w:szCs w:val="22"/>
        </w:rPr>
        <w:t xml:space="preserve"> ha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</w:t>
      </w:r>
      <w:r w:rsidR="005320AA">
        <w:rPr>
          <w:rFonts w:ascii="Book Antiqua" w:eastAsia="Book Antiqua" w:hAnsi="Book Antiqua" w:cs="Book Antiqua"/>
          <w:color w:val="000000"/>
          <w:szCs w:val="22"/>
        </w:rPr>
        <w:t>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5320AA"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ominant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22CD">
        <w:rPr>
          <w:rFonts w:ascii="Book Antiqua" w:eastAsia="Book Antiqua" w:hAnsi="Book Antiqua" w:cs="Book Antiqua"/>
          <w:color w:val="000000"/>
          <w:vertAlign w:val="superscript"/>
        </w:rPr>
        <w:t>207,</w:t>
      </w:r>
      <w:r>
        <w:rPr>
          <w:rFonts w:ascii="Book Antiqua" w:eastAsia="Book Antiqua" w:hAnsi="Book Antiqua" w:cs="Book Antiqua"/>
          <w:color w:val="000000"/>
          <w:vertAlign w:val="superscript"/>
        </w:rPr>
        <w:t>2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6EE12B06" w14:textId="77777777" w:rsidR="00A77B3E" w:rsidRPr="00F422CD" w:rsidRDefault="005320A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With 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ard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to-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ent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aind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compan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i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duc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pt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5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g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n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isks)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24]</w:t>
      </w:r>
      <w:r w:rsidR="00F422C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ST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mo</w:t>
      </w:r>
      <w:proofErr w:type="spellEnd"/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3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ek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v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F3C7532" w14:textId="77777777" w:rsidR="00A77B3E" w:rsidRPr="00F422CD" w:rsidRDefault="005320A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s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g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+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s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 w:rsidR="00DB702A">
        <w:rPr>
          <w:rFonts w:ascii="Book Antiqua" w:eastAsia="Book Antiqua" w:hAnsi="Book Antiqua" w:cs="Book Antiqua"/>
          <w:color w:val="000000"/>
          <w:szCs w:val="22"/>
        </w:rPr>
        <w:t>wk</w:t>
      </w:r>
      <w:proofErr w:type="spell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al-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tu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-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ill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5.5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mol/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ry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 prefer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option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7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tio</w:t>
      </w:r>
      <w:r>
        <w:rPr>
          <w:rFonts w:ascii="Book Antiqua" w:eastAsia="Book Antiqua" w:hAnsi="Book Antiqua" w:cs="Book Antiqua"/>
          <w:color w:val="000000"/>
          <w:szCs w:val="22"/>
        </w:rPr>
        <w:t>n with regard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way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resistance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3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os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</w:t>
      </w:r>
      <w:r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ltra-long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af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B54D64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D68EE48" w14:textId="77777777" w:rsidR="00A77B3E" w:rsidRDefault="005320A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49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u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on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 w:rsidRPr="00C61C6F">
        <w:rPr>
          <w:rFonts w:ascii="Book Antiqua" w:eastAsia="Book Antiqua" w:hAnsi="Book Antiqua" w:cs="Book Antiqua"/>
          <w:color w:val="000000"/>
          <w:szCs w:val="22"/>
        </w:rPr>
        <w:t>leftovers</w:t>
      </w:r>
      <w:r w:rsidR="002379B6" w:rsidRPr="00C61C6F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 w:rsidRPr="00C61C6F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work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5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0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diat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fect</w:t>
      </w:r>
      <w:r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a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D8A284F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ph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eu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a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tu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lu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8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Daily PA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in the</w:t>
      </w:r>
      <w:r w:rsidR="00B54D64">
        <w:rPr>
          <w:rFonts w:ascii="Book Antiqua" w:eastAsia="Book Antiqua" w:hAnsi="Book Antiqua" w:cs="Book Antiqua"/>
          <w:color w:val="000000"/>
          <w:szCs w:val="22"/>
        </w:rPr>
        <w:t>se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 patients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n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9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839249B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Bes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ti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Howeve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w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-specif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aindication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F422C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eton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equ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i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asurement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6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twork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r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ferenc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develop</w:t>
      </w:r>
      <w:r w:rsidR="00262778">
        <w:rPr>
          <w:rFonts w:ascii="Book Antiqua" w:eastAsia="Book Antiqua" w:hAnsi="Book Antiqua" w:cs="Book Antiqua"/>
          <w:color w:val="000000"/>
          <w:szCs w:val="22"/>
        </w:rPr>
        <w:t>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i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</w:t>
      </w:r>
      <w:r w:rsidR="00F422CD">
        <w:rPr>
          <w:rFonts w:ascii="Book Antiqua" w:eastAsia="Book Antiqua" w:hAnsi="Book Antiqua" w:cs="Book Antiqua"/>
          <w:color w:val="000000"/>
          <w:szCs w:val="22"/>
        </w:rPr>
        <w:t>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rogra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romo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25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amet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ssio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oco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x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i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100"/>
    <w:bookmarkEnd w:id="101"/>
    <w:p w14:paraId="233E3A35" w14:textId="77777777" w:rsidR="00A77B3E" w:rsidRDefault="00A77B3E">
      <w:pPr>
        <w:spacing w:line="360" w:lineRule="auto"/>
        <w:jc w:val="both"/>
      </w:pPr>
    </w:p>
    <w:p w14:paraId="254BCC50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67E9D05C" w14:textId="77777777" w:rsidR="00A77B3E" w:rsidRPr="00F422CD" w:rsidRDefault="008A2B66">
      <w:pPr>
        <w:spacing w:line="360" w:lineRule="auto"/>
        <w:jc w:val="both"/>
        <w:rPr>
          <w:lang w:eastAsia="zh-CN"/>
        </w:rPr>
      </w:pPr>
      <w:bookmarkStart w:id="102" w:name="OLE_LINK116"/>
      <w:bookmarkStart w:id="103" w:name="OLE_LINK117"/>
      <w:bookmarkStart w:id="104" w:name="OLE_LINK118"/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B84660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hat PA ca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gn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ey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 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d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exp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pharmacolog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</w:p>
    <w:p w14:paraId="0FEB3536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is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ncip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ious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zar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e</w:t>
      </w:r>
      <w:r w:rsidR="00B84660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ing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m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ost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si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for individuals with dia</w:t>
      </w:r>
      <w:r w:rsidR="00B84660">
        <w:rPr>
          <w:rFonts w:ascii="Book Antiqua" w:eastAsia="Book Antiqua" w:hAnsi="Book Antiqua" w:cs="Book Antiqua"/>
          <w:color w:val="000000"/>
          <w:szCs w:val="22"/>
        </w:rPr>
        <w:t>b</w:t>
      </w:r>
      <w:r w:rsidR="008A2B66">
        <w:rPr>
          <w:rFonts w:ascii="Book Antiqua" w:eastAsia="Book Antiqua" w:hAnsi="Book Antiqua" w:cs="Book Antiqua"/>
          <w:color w:val="000000"/>
          <w:szCs w:val="22"/>
        </w:rPr>
        <w:t>etes to take par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have been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In p</w:t>
      </w:r>
      <w:r>
        <w:rPr>
          <w:rFonts w:ascii="Book Antiqua" w:eastAsia="Book Antiqua" w:hAnsi="Book Antiqua" w:cs="Book Antiqua"/>
          <w:color w:val="000000"/>
          <w:szCs w:val="22"/>
        </w:rPr>
        <w:t>articula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 xml:space="preserve">technology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</w:t>
      </w:r>
      <w:r w:rsidR="00193F83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si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here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</w:p>
    <w:p w14:paraId="4D651FA6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is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</w:t>
      </w:r>
      <w:r w:rsidR="00193F83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referenc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ef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act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193F83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-dep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le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stic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develop</w:t>
      </w:r>
      <w:r w:rsidR="00193F83">
        <w:rPr>
          <w:rFonts w:ascii="Book Antiqua" w:eastAsia="Book Antiqua" w:hAnsi="Book Antiqua" w:cs="Book Antiqua"/>
          <w:color w:val="000000"/>
          <w:szCs w:val="22"/>
        </w:rPr>
        <w:t>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o </w:t>
      </w:r>
      <w:r>
        <w:rPr>
          <w:rFonts w:ascii="Book Antiqua" w:eastAsia="Book Antiqua" w:hAnsi="Book Antiqua" w:cs="Book Antiqua"/>
          <w:color w:val="000000"/>
          <w:szCs w:val="22"/>
        </w:rPr>
        <w:t>minimiz</w:t>
      </w:r>
      <w:r w:rsidR="00193F83"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B7C04A3" w14:textId="77777777" w:rsidR="00A77B3E" w:rsidRDefault="00DB702A" w:rsidP="00341D0E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ingu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sel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set ou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act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h</w:t>
      </w:r>
      <w:r>
        <w:rPr>
          <w:rFonts w:ascii="Book Antiqua" w:eastAsia="Book Antiqua" w:hAnsi="Book Antiqua" w:cs="Book Antiqua"/>
          <w:color w:val="000000"/>
          <w:szCs w:val="22"/>
        </w:rPr>
        <w:t>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w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g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lu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 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193F83"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 xml:space="preserve">be </w:t>
      </w:r>
      <w:r w:rsidR="00193F83">
        <w:rPr>
          <w:rFonts w:ascii="Book Antiqua" w:eastAsia="Book Antiqua" w:hAnsi="Book Antiqua" w:cs="Book Antiqua"/>
          <w:color w:val="000000"/>
          <w:szCs w:val="22"/>
        </w:rPr>
        <w:t>less fearful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C</w:t>
      </w:r>
      <w:r>
        <w:rPr>
          <w:rFonts w:ascii="Book Antiqua" w:eastAsia="Book Antiqua" w:hAnsi="Book Antiqua" w:cs="Book Antiqua"/>
          <w:color w:val="000000"/>
          <w:szCs w:val="22"/>
        </w:rPr>
        <w:t>lear-c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ntit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jo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p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ter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to </w:t>
      </w:r>
      <w:r>
        <w:rPr>
          <w:rFonts w:ascii="Book Antiqua" w:eastAsia="Book Antiqua" w:hAnsi="Book Antiqua" w:cs="Book Antiqua"/>
          <w:color w:val="000000"/>
          <w:szCs w:val="22"/>
        </w:rPr>
        <w:t>ju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as </w:t>
      </w:r>
      <w:r>
        <w:rPr>
          <w:rFonts w:ascii="Book Antiqua" w:eastAsia="Book Antiqua" w:hAnsi="Book Antiqua" w:cs="Book Antiqua"/>
          <w:color w:val="000000"/>
          <w:szCs w:val="22"/>
        </w:rPr>
        <w:t>harmfu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these alterations 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st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</w:p>
    <w:bookmarkEnd w:id="102"/>
    <w:bookmarkEnd w:id="103"/>
    <w:bookmarkEnd w:id="104"/>
    <w:p w14:paraId="1FCAB92F" w14:textId="77777777" w:rsidR="00A77B3E" w:rsidRDefault="00A77B3E">
      <w:pPr>
        <w:spacing w:line="360" w:lineRule="auto"/>
        <w:jc w:val="both"/>
      </w:pPr>
    </w:p>
    <w:p w14:paraId="3F2EFCFE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8AC699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bookmarkStart w:id="105" w:name="OLE_LINK71"/>
      <w:bookmarkStart w:id="106" w:name="OLE_LINK72"/>
      <w:r w:rsidRPr="002379B6">
        <w:rPr>
          <w:rFonts w:ascii="Book Antiqua" w:eastAsia="宋体" w:hAnsi="Book Antiqua" w:cs="宋体"/>
          <w:lang w:eastAsia="zh-CN"/>
        </w:rPr>
        <w:lastRenderedPageBreak/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soci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ss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62-S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27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0-S062]</w:t>
      </w:r>
    </w:p>
    <w:p w14:paraId="595BFDC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ottlieb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in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inrau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bau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rigu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ch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y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rialN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F/DZ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il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er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ycopheno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fet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clizum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s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6-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79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9-1349]</w:t>
      </w:r>
    </w:p>
    <w:p w14:paraId="39249EE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rtman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zsa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v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owled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derst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hogene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3-9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518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olmet.2017.06.019]</w:t>
      </w:r>
    </w:p>
    <w:p w14:paraId="4CF0E04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ona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Y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lb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chanis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lication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81-5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675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04-1336-4]</w:t>
      </w:r>
    </w:p>
    <w:p w14:paraId="4FD9E8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i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rk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ffe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rceboo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h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rou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4-20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9357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1140]</w:t>
      </w:r>
    </w:p>
    <w:p w14:paraId="75C2F47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Katsarou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dbjörnsdotti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wsha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abele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nifaci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ob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ernmar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Å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a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im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0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3580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nrdp.2017.16]</w:t>
      </w:r>
    </w:p>
    <w:p w14:paraId="5329C74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uthors/Tas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orc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embers.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ydé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osentin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anch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scane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mm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uiku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rr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ellb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sterg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tron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eferov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U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ski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nder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uomileht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alens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mor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itt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PG)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mor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henb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x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e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agar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a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sda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irchho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nuu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ncello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nhar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ihoyannopoulo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epo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onikow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rn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marg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nder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orbic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ijn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indeck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cu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e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rn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zquerr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vogar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dim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ano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terid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lastRenderedPageBreak/>
        <w:t>Ceriell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agar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unck</w:t>
      </w:r>
      <w:proofErr w:type="spellEnd"/>
      <w:r w:rsidRPr="002379B6">
        <w:rPr>
          <w:rFonts w:ascii="Book Antiqua" w:eastAsia="宋体" w:hAnsi="Book Antiqua" w:cs="宋体"/>
          <w:lang w:eastAsia="zh-CN"/>
        </w:rPr>
        <w:t>-Brent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lb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sda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jekshu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nuu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eys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l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onikow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i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t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äching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e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ir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römber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udzhae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marg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igima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lachopoulo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Xuere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lab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S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p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cie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SC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lab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p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ASD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35-30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9962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3/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urheartj</w:t>
      </w:r>
      <w:proofErr w:type="spellEnd"/>
      <w:r w:rsidRPr="002379B6">
        <w:rPr>
          <w:rFonts w:ascii="Book Antiqua" w:eastAsia="宋体" w:hAnsi="Book Antiqua" w:cs="宋体"/>
          <w:lang w:eastAsia="zh-CN"/>
        </w:rPr>
        <w:t>/eht108]</w:t>
      </w:r>
    </w:p>
    <w:p w14:paraId="04CF02C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b/>
          <w:bCs/>
          <w:lang w:eastAsia="zh-CN"/>
        </w:rPr>
        <w:t>Association.</w:t>
      </w:r>
      <w:r w:rsidRPr="002379B6">
        <w:rPr>
          <w:rFonts w:ascii="Book Antiqua" w:eastAsia="宋体" w:hAnsi="Book Antiqua" w:cs="宋体"/>
          <w:lang w:eastAsia="zh-CN"/>
        </w:rPr>
        <w:t>.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armacolog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tandard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f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ica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-2019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90-S1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5592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9-S009]</w:t>
      </w:r>
    </w:p>
    <w:p w14:paraId="14AA5C2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arinh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rigues-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ischak</w:t>
      </w:r>
      <w:proofErr w:type="spellEnd"/>
      <w:r w:rsidRPr="002379B6">
        <w:rPr>
          <w:rFonts w:ascii="Book Antiqua" w:eastAsia="宋体" w:hAnsi="Book Antiqua" w:cs="宋体"/>
          <w:lang w:eastAsia="zh-CN"/>
        </w:rPr>
        <w:t>-Olivei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side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rection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ypothe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-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6735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hy.2017.05.033]</w:t>
      </w:r>
    </w:p>
    <w:p w14:paraId="669EA93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teffe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b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k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32-8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100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6.3.832]</w:t>
      </w:r>
    </w:p>
    <w:p w14:paraId="6FCED41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her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a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o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u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32-S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063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4.suppl_2.S32]</w:t>
      </w:r>
    </w:p>
    <w:p w14:paraId="6CAC1F4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Tuomileht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er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95-8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0724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3-0433-5]</w:t>
      </w:r>
    </w:p>
    <w:p w14:paraId="22397A7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olsk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l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s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Opin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Ob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7-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873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MED.0000000000000170]</w:t>
      </w:r>
    </w:p>
    <w:p w14:paraId="121B97E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Fowler</w:t>
      </w:r>
      <w:r w:rsidRPr="00200618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M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cr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r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 w:rsidRPr="002379B6">
        <w:rPr>
          <w:rFonts w:ascii="Book Antiqua" w:eastAsia="宋体" w:hAnsi="Book Antiqua" w:cs="宋体"/>
          <w:i/>
          <w:lang w:eastAsia="zh-CN"/>
        </w:rPr>
        <w:t>.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Clinical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–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lin.26.2.77]</w:t>
      </w:r>
    </w:p>
    <w:p w14:paraId="479E16C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hofie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o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3-7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004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3300-019-0612-8]</w:t>
      </w:r>
    </w:p>
    <w:p w14:paraId="16DCEF8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oedamah</w:t>
      </w:r>
      <w:proofErr w:type="spellEnd"/>
      <w:r w:rsidRPr="002379B6">
        <w:rPr>
          <w:rFonts w:ascii="Book Antiqua" w:eastAsia="宋体" w:hAnsi="Book Antiqua" w:cs="宋体"/>
          <w:b/>
          <w:bCs/>
          <w:lang w:eastAsia="zh-CN"/>
        </w:rPr>
        <w:t>-Muth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ulni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le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ho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K.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taba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98-8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567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9.04.06.dc05-1433]</w:t>
      </w:r>
    </w:p>
    <w:p w14:paraId="34DD744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ux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sh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d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07" w:name="OLE_LINK1"/>
      <w:bookmarkStart w:id="108" w:name="OLE_LINK2"/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</w:t>
      </w:r>
      <w:bookmarkEnd w:id="107"/>
      <w:bookmarkEnd w:id="108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Lancet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ndocri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-2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2213-8587(14)70248-7]</w:t>
      </w:r>
    </w:p>
    <w:p w14:paraId="2EC2425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awshan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t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ranzé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wsha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tters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vens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ia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dbjörnsdotti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c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se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ionwid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ster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Lanc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7-48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294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40-6736(18)31506-X]</w:t>
      </w:r>
    </w:p>
    <w:p w14:paraId="6D773A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omingue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uss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val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s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nan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ka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we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xid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coagul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38-7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7810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diacomp.2015.12.018]</w:t>
      </w:r>
    </w:p>
    <w:p w14:paraId="11F9EA2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Heydar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d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zmjo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i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International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ournal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of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Mellitus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–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ijdm.2009.08.001]</w:t>
      </w:r>
    </w:p>
    <w:p w14:paraId="3B9871E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or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al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rganization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lobal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report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on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diabetes.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World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Health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Organization,</w:t>
      </w:r>
      <w:r w:rsidRPr="00E723A7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</w:t>
      </w:r>
    </w:p>
    <w:p w14:paraId="6257347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arvo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ik-Kajand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oltchano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b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uomileht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id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h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ldwid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di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iaMond</w:t>
      </w:r>
      <w:proofErr w:type="spellEnd"/>
      <w:r w:rsidRPr="002379B6">
        <w:rPr>
          <w:rFonts w:ascii="Book Antiqua" w:eastAsia="宋体" w:hAnsi="Book Antiqua" w:cs="宋体"/>
          <w:lang w:eastAsia="zh-CN"/>
        </w:rPr>
        <w:t>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j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16-15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0231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3.10.1516]</w:t>
      </w:r>
    </w:p>
    <w:p w14:paraId="468488E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Kharroub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rwi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tur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50-8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1313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wjd.v6.i6.850]</w:t>
      </w:r>
    </w:p>
    <w:p w14:paraId="6583FCC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Ogurtsov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ch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nan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nnenkam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ariguat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v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karof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la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tim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4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-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4377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7.03.024]</w:t>
      </w:r>
    </w:p>
    <w:p w14:paraId="13860EE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tandl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hun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n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tur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r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tu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ardi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-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7669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2047487319881021]</w:t>
      </w:r>
    </w:p>
    <w:p w14:paraId="18F58F6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rd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vkov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gli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g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r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idence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-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712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8-4711-2]</w:t>
      </w:r>
    </w:p>
    <w:p w14:paraId="1F8A343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Khun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je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horste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old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u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6-3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924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0920]</w:t>
      </w:r>
    </w:p>
    <w:p w14:paraId="1401C96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Berton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ro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ranca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bid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d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1-4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8749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5.3.471]</w:t>
      </w:r>
    </w:p>
    <w:p w14:paraId="2397F0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ecres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l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use-specif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r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stan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hood-ons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16-3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396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b10-0862]</w:t>
      </w:r>
    </w:p>
    <w:p w14:paraId="16DEEE5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Forouh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e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Medic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4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–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pmed.2018.10.004]</w:t>
      </w:r>
    </w:p>
    <w:p w14:paraId="016A5E3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Naslafkih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esti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bid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spita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abil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Insu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2-1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33032]</w:t>
      </w:r>
    </w:p>
    <w:p w14:paraId="68AE33C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Zh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h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stis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cre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cho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pendit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3-3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17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0.01.026]</w:t>
      </w:r>
    </w:p>
    <w:p w14:paraId="7E066A6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3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Bommer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agalo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eseman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e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oehl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tu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ärnighaus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l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o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r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jec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-9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758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7-1962]</w:t>
      </w:r>
    </w:p>
    <w:p w14:paraId="572C234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b/>
          <w:bCs/>
          <w:lang w:eastAsia="zh-CN"/>
        </w:rPr>
        <w:t>Association.</w:t>
      </w:r>
      <w:r w:rsidRPr="002379B6">
        <w:rPr>
          <w:rFonts w:ascii="Book Antiqua" w:eastAsia="宋体" w:hAnsi="Book Antiqua" w:cs="宋体"/>
          <w:lang w:eastAsia="zh-CN"/>
        </w:rPr>
        <w:t>.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ndar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33-S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5026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6.2007.s33]</w:t>
      </w:r>
    </w:p>
    <w:p w14:paraId="5351D6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ur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o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949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5964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94987]</w:t>
      </w:r>
    </w:p>
    <w:p w14:paraId="05A55EB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rín-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Peñalver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tín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imó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evillano-Collant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ñizo</w:t>
      </w:r>
      <w:proofErr w:type="spellEnd"/>
      <w:r w:rsidRPr="002379B6">
        <w:rPr>
          <w:rFonts w:ascii="Book Antiqua" w:eastAsia="宋体" w:hAnsi="Book Antiqua" w:cs="宋体"/>
          <w:lang w:eastAsia="zh-CN"/>
        </w:rPr>
        <w:t>-Góm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d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4-3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6606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wjd.v7.i17.354]</w:t>
      </w:r>
    </w:p>
    <w:p w14:paraId="342EC72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inric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p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r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f-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uropea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Nur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1–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edn.160]</w:t>
      </w:r>
    </w:p>
    <w:p w14:paraId="019BF4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arlow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r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heasb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inswor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f-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di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atie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du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ou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7-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014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738-3991(02)00032-0]</w:t>
      </w:r>
    </w:p>
    <w:p w14:paraId="56FF7C3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jčević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rancescat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ea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ccard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s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balanc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: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hot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ukupo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cković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Ibbot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gr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ginee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apor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apo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03–806</w:t>
      </w:r>
    </w:p>
    <w:p w14:paraId="224DEA4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nne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irantharakuma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him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ycaem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588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5549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058861]</w:t>
      </w:r>
    </w:p>
    <w:p w14:paraId="222295D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olber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ga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ar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st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mp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storin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F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/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5-20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9268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6-1728]</w:t>
      </w:r>
    </w:p>
    <w:p w14:paraId="23DB3B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odell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rruz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u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u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rly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5-6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2899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592-017-0978-x]</w:t>
      </w:r>
    </w:p>
    <w:p w14:paraId="2C80311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nne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T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tit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ticipa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XTO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M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p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78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3712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36/bmjopen-2017-017813]</w:t>
      </w:r>
    </w:p>
    <w:p w14:paraId="4CE88AA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aylo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L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?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-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443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0091-7435(83)90164-0]</w:t>
      </w:r>
    </w:p>
    <w:p w14:paraId="101B610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lleg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f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port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edicine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CSM’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uideline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for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Exercise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Testing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nd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Prescription,</w:t>
      </w:r>
      <w:r w:rsidRPr="00770A3A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nth</w:t>
      </w:r>
      <w:r w:rsidRPr="00770A3A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di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iladelphia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pincot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lia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kin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2</w:t>
      </w:r>
    </w:p>
    <w:p w14:paraId="05667D9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World</w:t>
      </w:r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Health</w:t>
      </w:r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Organiz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ci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]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aila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ttp://www.who.int/dietphysicalactivity/pa/en/</w:t>
      </w:r>
    </w:p>
    <w:p w14:paraId="47ED1C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ass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p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alysi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ur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oru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5-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3325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nuf.12296]</w:t>
      </w:r>
    </w:p>
    <w:p w14:paraId="6E6DB32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nad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linica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ractic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idelin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xper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mmittee.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ga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mstr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ulé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sgup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54-S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6501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7.10.008]</w:t>
      </w:r>
    </w:p>
    <w:p w14:paraId="017FB0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rb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ngra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ini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hing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DC)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ident’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</w:t>
      </w:r>
    </w:p>
    <w:p w14:paraId="1AA887F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spers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ist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ini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tinc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ubli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-1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20711]</w:t>
      </w:r>
    </w:p>
    <w:p w14:paraId="4E755A1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Herriot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olber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unnol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ni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e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exi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88-29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562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7.12.2988]</w:t>
      </w:r>
    </w:p>
    <w:p w14:paraId="070DE24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hysica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tivit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idelin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viso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mmittee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Physical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ctivity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uideline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dvisory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Committee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Report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Washingt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par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rvic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3</w:t>
      </w:r>
    </w:p>
    <w:p w14:paraId="3AAED60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wif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hann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vi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rn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u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ena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og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41-4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4387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pcad.2013.09.012]</w:t>
      </w:r>
    </w:p>
    <w:p w14:paraId="605667C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Miku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r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b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yl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o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yf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unte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-2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7161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49/MSS.0b013e31822ac0c0]</w:t>
      </w:r>
    </w:p>
    <w:p w14:paraId="6DD8C3F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obel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alli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rb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illing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uperl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utb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idlansk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Conn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itt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st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logy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cis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ine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rg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esthesia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o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ut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ess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mo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tting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ientif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From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irc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495-e5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6185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61/CIR.0000000000000559]</w:t>
      </w:r>
    </w:p>
    <w:p w14:paraId="2FE3BA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e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Y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You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wa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tent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rg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myopath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derly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chanism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8425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90/ijms20246284]</w:t>
      </w:r>
    </w:p>
    <w:p w14:paraId="4E7D12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rbur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c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ed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ide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MAJ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01-8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5340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03/cmaj.051351]</w:t>
      </w:r>
    </w:p>
    <w:p w14:paraId="2F37E2E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Montes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oscatiell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lavol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rzocch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chesi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ord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merg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55-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6579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739-013-0953-7]</w:t>
      </w:r>
    </w:p>
    <w:p w14:paraId="0E09219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Ostma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orco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ewis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ndrom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8549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s12933-017-0590-y]</w:t>
      </w:r>
    </w:p>
    <w:p w14:paraId="0F5B98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ralni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ximiz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tent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A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44-19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045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1/jama.2010.1577]</w:t>
      </w:r>
    </w:p>
    <w:p w14:paraId="4803664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Nicklet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mb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Xu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ppo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monsic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rrucc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i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u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geta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unity-dw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Ger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o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62-8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878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532-5415.2012.03924.x]</w:t>
      </w:r>
    </w:p>
    <w:p w14:paraId="457729B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lang w:eastAsia="zh-CN"/>
        </w:rPr>
        <w:t>Stanner</w:t>
      </w:r>
      <w:proofErr w:type="spellEnd"/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a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ek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mm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p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e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fic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lang w:eastAsia="zh-CN"/>
        </w:rPr>
        <w:t>Nutr</w:t>
      </w:r>
      <w:proofErr w:type="spellEnd"/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Bullet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0–3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7-3010.2004.00455.x]</w:t>
      </w:r>
    </w:p>
    <w:p w14:paraId="0787A08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Krisk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ri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ull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--VI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pidem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07-12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41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0895-4356(91)90153-Z]</w:t>
      </w:r>
    </w:p>
    <w:p w14:paraId="792729F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umb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Lond</w:t>
      </w:r>
      <w:proofErr w:type="spellEnd"/>
      <w:r w:rsidRPr="002379B6">
        <w:rPr>
          <w:rFonts w:ascii="Book Antiqua" w:eastAsia="宋体" w:hAnsi="Book Antiqua" w:cs="宋体"/>
          <w:i/>
          <w:iCs/>
          <w:lang w:eastAsia="zh-CN"/>
        </w:rPr>
        <w:t>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3-6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688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7861/clinmedicine.14-6-673]</w:t>
      </w:r>
    </w:p>
    <w:p w14:paraId="6E820CB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Kourtoglou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I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3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73-S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8647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68-8227(11)70017-1]</w:t>
      </w:r>
    </w:p>
    <w:p w14:paraId="0E2FECC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ld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no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djiyannaki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illip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ga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vestigat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ready-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READI)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ional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ig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ontemp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ri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9-1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599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cct.2014.12.017]</w:t>
      </w:r>
    </w:p>
    <w:p w14:paraId="5F9A7B3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schaker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esch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eb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bermayer</w:t>
      </w:r>
      <w:proofErr w:type="spellEnd"/>
      <w:r w:rsidRPr="002379B6">
        <w:rPr>
          <w:rFonts w:ascii="Book Antiqua" w:eastAsia="宋体" w:hAnsi="Book Antiqua" w:cs="宋体"/>
          <w:lang w:eastAsia="zh-CN"/>
        </w:rPr>
        <w:t>-Piets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eh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osta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v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ltra-Long-Ac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364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3179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36489]</w:t>
      </w:r>
    </w:p>
    <w:p w14:paraId="44758AF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ljawarneh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ozmu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chem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ur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Scholars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37-3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957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nu.12472]</w:t>
      </w:r>
    </w:p>
    <w:p w14:paraId="6C607F4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X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ha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d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7-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3424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978-981-15-1792-1_7]</w:t>
      </w:r>
    </w:p>
    <w:p w14:paraId="4D00331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ollar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Into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Mil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icklow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erar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Gav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gor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7-4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3217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3.08.269]</w:t>
      </w:r>
    </w:p>
    <w:p w14:paraId="1BB5DBD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ampaign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lli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nc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mp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or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-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05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1.57]</w:t>
      </w:r>
    </w:p>
    <w:p w14:paraId="2ABFAE0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ett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dolfs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uctu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sult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o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Lausanne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2585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89/fendo.2019.00326]</w:t>
      </w:r>
    </w:p>
    <w:p w14:paraId="16853EF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oh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b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feif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k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im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p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elm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inack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itiativ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cen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,0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36-15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155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5-0030]</w:t>
      </w:r>
    </w:p>
    <w:p w14:paraId="10CCF7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Wallberg-Henriksso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nnar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öss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hr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m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nsulin-dependent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s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ycaem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-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568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2427281]</w:t>
      </w:r>
    </w:p>
    <w:p w14:paraId="224943D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7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Yki-Järvine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Fronz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ivis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20-5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918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6.520]</w:t>
      </w:r>
    </w:p>
    <w:p w14:paraId="6FBB4BD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Zinma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uniga-Guajar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u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5-5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4395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6.515]</w:t>
      </w:r>
    </w:p>
    <w:p w14:paraId="7F5969A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ollingswor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gn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s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59-13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25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2-9378(87)80224-7]</w:t>
      </w:r>
    </w:p>
    <w:p w14:paraId="2437BA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igtenber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lan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kst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e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rkelen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eth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-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4742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300-2977(99)00039-X]</w:t>
      </w:r>
    </w:p>
    <w:p w14:paraId="090D24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s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swa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ourij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v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forwar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juv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ar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6-9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9127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174/1381612826666200108113002]</w:t>
      </w:r>
    </w:p>
    <w:p w14:paraId="58478D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rbs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rdonou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w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iti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rman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cen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,2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98-2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4683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2636]</w:t>
      </w:r>
    </w:p>
    <w:p w14:paraId="4BF91C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Qadi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angan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i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2-3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9580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736/S0022-4707.19.10053-9]</w:t>
      </w:r>
    </w:p>
    <w:p w14:paraId="2EB903B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öhlin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od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mp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üssi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ycaem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7-4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4379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5/s-0042-106293]</w:t>
      </w:r>
    </w:p>
    <w:p w14:paraId="0AD15D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8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eclair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erdan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y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1</w:t>
      </w:r>
    </w:p>
    <w:p w14:paraId="1CEE6AF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Wadé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ikka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orsblo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agerud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ettersson-Fernhol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k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i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o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innDi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is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innDi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7-7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7931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8.4.777]</w:t>
      </w:r>
    </w:p>
    <w:p w14:paraId="018982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Wahre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li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hlbor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orfeld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5-27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293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2/JCI106772]</w:t>
      </w:r>
    </w:p>
    <w:p w14:paraId="1372B27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han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osta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og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rans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3-1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3732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B978-0-12-800101-1.00005-3]</w:t>
      </w:r>
    </w:p>
    <w:p w14:paraId="3234A26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ahli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n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5-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93546]</w:t>
      </w:r>
    </w:p>
    <w:p w14:paraId="2846E00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Żebrowsk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chańska-Dziurowicz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nikow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x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gioge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d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-2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5210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7219/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cem</w:t>
      </w:r>
      <w:proofErr w:type="spellEnd"/>
      <w:r w:rsidRPr="002379B6">
        <w:rPr>
          <w:rFonts w:ascii="Book Antiqua" w:eastAsia="宋体" w:hAnsi="Book Antiqua" w:cs="宋体"/>
          <w:lang w:eastAsia="zh-CN"/>
        </w:rPr>
        <w:t>/66354]</w:t>
      </w:r>
    </w:p>
    <w:p w14:paraId="420C90B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uzic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pori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tkov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ume-l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a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hi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2-1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8544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40-1754.2007.01213.x]</w:t>
      </w:r>
    </w:p>
    <w:p w14:paraId="7718B8D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ideraviciūt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ailiūnie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sagurskie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izbarait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i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-19-ye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dicina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Kaunas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3-5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816547]</w:t>
      </w:r>
    </w:p>
    <w:p w14:paraId="0A774DD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ehman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p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ingiss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pina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03-16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146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0.10.1603]</w:t>
      </w:r>
    </w:p>
    <w:p w14:paraId="1DF327F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and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mpaig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r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61-4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539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8.5.461]</w:t>
      </w:r>
    </w:p>
    <w:p w14:paraId="14514BA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9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urak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vanovic-Pet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engt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oleste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39-10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093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3.10.1039]</w:t>
      </w:r>
    </w:p>
    <w:p w14:paraId="0DCF46F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rbs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ch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pell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rc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Adolesc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3-5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7548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1/archpedi.160.6.573]</w:t>
      </w:r>
    </w:p>
    <w:p w14:paraId="63E245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Marron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u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r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gn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ogeltanz</w:t>
      </w:r>
      <w:proofErr w:type="spellEnd"/>
      <w:r w:rsidRPr="002379B6">
        <w:rPr>
          <w:rFonts w:ascii="Book Antiqua" w:eastAsia="宋体" w:hAnsi="Book Antiqua" w:cs="宋体"/>
          <w:lang w:eastAsia="zh-CN"/>
        </w:rPr>
        <w:t>-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r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-p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en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sych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-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0853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0/13548500801983066]</w:t>
      </w:r>
    </w:p>
    <w:p w14:paraId="7A96DBE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h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Perrier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ld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ircu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-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rc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52-6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01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3-9993(98)90039-9]</w:t>
      </w:r>
    </w:p>
    <w:p w14:paraId="087FFF2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bsil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ud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e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ys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78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401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9.107810]</w:t>
      </w:r>
    </w:p>
    <w:p w14:paraId="316C059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Isco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-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899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3X.2006.00146.x]</w:t>
      </w:r>
    </w:p>
    <w:p w14:paraId="181F087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 xml:space="preserve">Lopes </w:t>
      </w:r>
      <w:proofErr w:type="spellStart"/>
      <w:r w:rsidR="00B94CB7" w:rsidRPr="00B94CB7">
        <w:rPr>
          <w:rFonts w:ascii="Book Antiqua" w:eastAsia="宋体" w:hAnsi="Book Antiqua" w:cs="宋体"/>
          <w:b/>
          <w:bCs/>
          <w:lang w:eastAsia="zh-CN"/>
        </w:rPr>
        <w:t>Souto</w:t>
      </w:r>
      <w:proofErr w:type="spellEnd"/>
      <w:r w:rsidR="00B94CB7" w:rsidRPr="00B94CB7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, Paes de Miranda M. Physical </w:t>
      </w:r>
      <w:proofErr w:type="spellStart"/>
      <w:r w:rsidR="00B94CB7" w:rsidRPr="00B94CB7">
        <w:rPr>
          <w:rFonts w:ascii="Book Antiqua" w:eastAsia="宋体" w:hAnsi="Book Antiqua" w:cs="宋体"/>
          <w:bCs/>
          <w:lang w:eastAsia="zh-CN"/>
        </w:rPr>
        <w:t>excercises</w:t>
      </w:r>
      <w:proofErr w:type="spellEnd"/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on glycemic control in type 1 diabetes mellitus. </w:t>
      </w:r>
      <w:proofErr w:type="spellStart"/>
      <w:r w:rsidR="00B94CB7" w:rsidRPr="00B94CB7">
        <w:rPr>
          <w:rFonts w:ascii="Book Antiqua" w:eastAsia="宋体" w:hAnsi="Book Antiqua" w:cs="宋体"/>
          <w:bCs/>
          <w:i/>
          <w:lang w:eastAsia="zh-CN"/>
        </w:rPr>
        <w:t>Nutr</w:t>
      </w:r>
      <w:proofErr w:type="spellEnd"/>
      <w:r w:rsidR="00B94CB7" w:rsidRPr="00B94CB7">
        <w:rPr>
          <w:rFonts w:ascii="Book Antiqua" w:eastAsia="宋体" w:hAnsi="Book Antiqua" w:cs="宋体"/>
          <w:bCs/>
          <w:i/>
          <w:lang w:eastAsia="zh-CN"/>
        </w:rPr>
        <w:t xml:space="preserve"> Hosp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2011;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26</w:t>
      </w:r>
      <w:r w:rsidR="00B94CB7" w:rsidRPr="00B94CB7">
        <w:rPr>
          <w:rFonts w:ascii="Book Antiqua" w:eastAsia="宋体" w:hAnsi="Book Antiqua" w:cs="宋体"/>
          <w:bCs/>
          <w:lang w:eastAsia="zh-CN"/>
        </w:rPr>
        <w:t>: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Cs/>
          <w:lang w:eastAsia="zh-CN"/>
        </w:rPr>
        <w:t>425-</w:t>
      </w:r>
      <w:r w:rsidR="00B94CB7">
        <w:rPr>
          <w:rFonts w:ascii="Book Antiqua" w:eastAsia="宋体" w:hAnsi="Book Antiqua" w:cs="宋体" w:hint="eastAsia"/>
          <w:bCs/>
          <w:lang w:eastAsia="zh-CN"/>
        </w:rPr>
        <w:t>42</w:t>
      </w:r>
      <w:r w:rsidR="00B94CB7">
        <w:rPr>
          <w:rFonts w:ascii="Book Antiqua" w:eastAsia="宋体" w:hAnsi="Book Antiqua" w:cs="宋体"/>
          <w:bCs/>
          <w:lang w:eastAsia="zh-CN"/>
        </w:rPr>
        <w:t>9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 w:hint="eastAsia"/>
          <w:bCs/>
          <w:lang w:eastAsia="zh-CN"/>
        </w:rPr>
        <w:t>[</w:t>
      </w:r>
      <w:r w:rsidR="00B94CB7" w:rsidRPr="00B94CB7">
        <w:rPr>
          <w:rFonts w:ascii="Book Antiqua" w:eastAsia="宋体" w:hAnsi="Book Antiqua" w:cs="宋体"/>
          <w:bCs/>
          <w:lang w:eastAsia="zh-CN"/>
        </w:rPr>
        <w:t>PMID: 21892557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DOI</w:t>
      </w:r>
      <w:r w:rsidR="00B94CB7" w:rsidRPr="00B94CB7">
        <w:rPr>
          <w:rFonts w:ascii="Book Antiqua" w:eastAsia="宋体" w:hAnsi="Book Antiqua" w:cs="宋体"/>
          <w:bCs/>
          <w:lang w:eastAsia="zh-CN"/>
        </w:rPr>
        <w:t>: 10.1590/S0212-1611201100</w:t>
      </w:r>
      <w:r w:rsidR="00B94CB7">
        <w:rPr>
          <w:rFonts w:ascii="Book Antiqua" w:eastAsia="宋体" w:hAnsi="Book Antiqua" w:cs="宋体"/>
          <w:bCs/>
          <w:lang w:eastAsia="zh-CN"/>
        </w:rPr>
        <w:t>0300001</w:t>
      </w:r>
      <w:r w:rsidR="00B94CB7">
        <w:rPr>
          <w:rFonts w:ascii="Book Antiqua" w:eastAsia="宋体" w:hAnsi="Book Antiqua" w:cs="宋体" w:hint="eastAsia"/>
          <w:bCs/>
          <w:lang w:eastAsia="zh-CN"/>
        </w:rPr>
        <w:t>]</w:t>
      </w:r>
    </w:p>
    <w:p w14:paraId="799551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ans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saliki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ura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cking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einzim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nz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l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ff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rl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mborl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V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two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irecNet</w:t>
      </w:r>
      <w:proofErr w:type="spellEnd"/>
      <w:r w:rsidRPr="002379B6">
        <w:rPr>
          <w:rFonts w:ascii="Book Antiqua" w:eastAsia="宋体" w:hAnsi="Book Antiqua" w:cs="宋体"/>
          <w:lang w:eastAsia="zh-CN"/>
        </w:rPr>
        <w:t>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nt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-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738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9.1.20]</w:t>
      </w:r>
    </w:p>
    <w:p w14:paraId="705E5DB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y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etheliu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cKeigu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thel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34-21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7930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0100022]</w:t>
      </w:r>
    </w:p>
    <w:p w14:paraId="6F3DC03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Iughet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avio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ne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redie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57–13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6/health.2015.710150]</w:t>
      </w:r>
    </w:p>
    <w:p w14:paraId="2F0317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Valeri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gnuo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mbar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dar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an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ze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ticip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76-3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5625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numecd.2005.10.012]</w:t>
      </w:r>
    </w:p>
    <w:p w14:paraId="249A31A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Wróbel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okic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zub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ołaś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y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Ł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i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zymborska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ajane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roje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ąsio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-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213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8.08.008]</w:t>
      </w:r>
    </w:p>
    <w:p w14:paraId="4A700BD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rm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s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Ken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net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a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-b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xi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9-127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3252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1790]</w:t>
      </w:r>
    </w:p>
    <w:p w14:paraId="4783231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ed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ten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t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sse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nters-St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lling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ob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6-414.e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147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8.08.193]</w:t>
      </w:r>
    </w:p>
    <w:p w14:paraId="0CE5864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ou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ett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Gav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3-4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519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4.09.038]</w:t>
      </w:r>
    </w:p>
    <w:p w14:paraId="5C5D9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hlbor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li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genfeld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ndl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hr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st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lanch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80-10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150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2/JCI107645]</w:t>
      </w:r>
    </w:p>
    <w:p w14:paraId="0E93716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omez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m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sch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eloz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ño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bi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llej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or-augmen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9-6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553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4566233]</w:t>
      </w:r>
    </w:p>
    <w:p w14:paraId="497219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iel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00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7-0927-7]</w:t>
      </w:r>
    </w:p>
    <w:p w14:paraId="394B9C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ouad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halif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ouid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sou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yan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di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h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at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3-4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904277]</w:t>
      </w:r>
    </w:p>
    <w:p w14:paraId="24BBF54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lem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boElAsra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lbarbar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lHilal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faa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ndomise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Synd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1899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1758-5996-2-47]</w:t>
      </w:r>
    </w:p>
    <w:p w14:paraId="59BCB6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Berak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Å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gnu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ärnbla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Å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uel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bA1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edi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st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SWEDIABKIDS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9-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8464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4.01.029]</w:t>
      </w:r>
    </w:p>
    <w:p w14:paraId="37B7D7B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ukác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uhász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arg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d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rka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32-4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532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48.2012.00848.x]</w:t>
      </w:r>
    </w:p>
    <w:p w14:paraId="22DA95E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guy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w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As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andermeul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m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-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4440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117]</w:t>
      </w:r>
    </w:p>
    <w:p w14:paraId="36B5179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illiam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elf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5-10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7494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2011.03271.x]</w:t>
      </w:r>
    </w:p>
    <w:p w14:paraId="5C567B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Huttune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änkelä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ni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uta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ää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aso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uuk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ce-a-wee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37-7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930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2.10.737]</w:t>
      </w:r>
    </w:p>
    <w:p w14:paraId="7CBD9BB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'hoog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llinckx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ethe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eg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epp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k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wol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ld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u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9-3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1129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0269215510386254]</w:t>
      </w:r>
    </w:p>
    <w:p w14:paraId="110AA9D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g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dw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m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-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ies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'Agost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rcovin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abele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e-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16-4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0921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8-1775]</w:t>
      </w:r>
    </w:p>
    <w:p w14:paraId="6121B2E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Erca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te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utl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Yükse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ç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"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ipid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ngerha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iocytosi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ersibl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Broadb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itchar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ediatr</w:t>
      </w:r>
      <w:proofErr w:type="spellEnd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co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:289-293)"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c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-1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348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277]</w:t>
      </w:r>
    </w:p>
    <w:p w14:paraId="64DA45E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n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h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n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ne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-W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lipid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at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bi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gyptia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Pediatric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Associatio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Gazet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6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-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epag.2015.03.001]</w:t>
      </w:r>
    </w:p>
    <w:p w14:paraId="24B888E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adei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to-Sil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ilt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imarã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rel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ardi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-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6038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520-037X.2006.4019.x]</w:t>
      </w:r>
    </w:p>
    <w:p w14:paraId="56690BE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ettl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lleman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wahl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i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o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-ye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ll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2-2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9188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65-2796.2006.01690.x]</w:t>
      </w:r>
    </w:p>
    <w:p w14:paraId="16F9FAF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h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orita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Y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Yo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a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rv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1-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5676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89/jpts.26.111]</w:t>
      </w:r>
    </w:p>
    <w:p w14:paraId="0F1E17C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akso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tala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iska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usto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k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Uusitup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1-15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9949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00005768-200009000-00003]</w:t>
      </w:r>
    </w:p>
    <w:p w14:paraId="1083B1D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Wallberg-Henriksso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nnar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nriks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Fronz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li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st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hr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iph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tochond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zy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cha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44-10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570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31.12.1044]</w:t>
      </w:r>
    </w:p>
    <w:p w14:paraId="27498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ust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nosk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rslani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shi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(a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1-4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4322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6.2.421]</w:t>
      </w:r>
    </w:p>
    <w:p w14:paraId="4BE983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igl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ánchez-Quesa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rdóñez</w:t>
      </w:r>
      <w:proofErr w:type="spellEnd"/>
      <w:r w:rsidRPr="002379B6">
        <w:rPr>
          <w:rFonts w:ascii="Book Antiqua" w:eastAsia="宋体" w:hAnsi="Book Antiqua" w:cs="宋体"/>
          <w:lang w:eastAsia="zh-CN"/>
        </w:rPr>
        <w:t>-Llan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ixà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orb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r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ei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ér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(a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d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if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40-6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8311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26-0495(00)80041-4]</w:t>
      </w:r>
    </w:p>
    <w:p w14:paraId="58669D2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caramuzz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dael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ia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cedo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iudic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azzar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set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gel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ucco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p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func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aediat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2-1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247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apa.12877]</w:t>
      </w:r>
    </w:p>
    <w:p w14:paraId="73A842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Bertoluc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é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l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ins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f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uñal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9-6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697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wjd.v6.i5.679]</w:t>
      </w:r>
    </w:p>
    <w:p w14:paraId="18F9E45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3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Fuchsjäger-Mayrl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lei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iesing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ed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Quitt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uh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rancesco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ei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rancesco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metter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olz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95-18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3514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5.10.1795]</w:t>
      </w:r>
    </w:p>
    <w:p w14:paraId="45BA3A6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Veve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aoua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onaghu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ullool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st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iuri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el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pac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ma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pi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cro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crocirculati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6-18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560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.46.11.1846]</w:t>
      </w:r>
    </w:p>
    <w:p w14:paraId="1460000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hau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erge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ah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retow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w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med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ppress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C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6-3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9780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b10-0328]</w:t>
      </w:r>
    </w:p>
    <w:p w14:paraId="41EDC84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g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u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ah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erge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re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w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atu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p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iq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63-16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628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1-3172]</w:t>
      </w:r>
    </w:p>
    <w:p w14:paraId="5A28834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au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postolopoulo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od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29-16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4553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5.09.002]</w:t>
      </w:r>
    </w:p>
    <w:p w14:paraId="5F4081C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ree-Gre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upp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urs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erz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dea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ipo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pati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iph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647-36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0204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8-00433]</w:t>
      </w:r>
    </w:p>
    <w:p w14:paraId="48BF5A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res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15-10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1833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2008.02493.x]</w:t>
      </w:r>
    </w:p>
    <w:p w14:paraId="6FECA05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esli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yl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ozzil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u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7-3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1134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(SICI)1096-9136(199704)14:4&lt;</w:t>
      </w:r>
      <w:proofErr w:type="gramStart"/>
      <w:r w:rsidRPr="002379B6">
        <w:rPr>
          <w:rFonts w:ascii="Book Antiqua" w:eastAsia="宋体" w:hAnsi="Book Antiqua" w:cs="宋体"/>
          <w:lang w:eastAsia="zh-CN"/>
        </w:rPr>
        <w:t>327::</w:t>
      </w:r>
      <w:proofErr w:type="gramEnd"/>
      <w:r w:rsidRPr="002379B6">
        <w:rPr>
          <w:rFonts w:ascii="Book Antiqua" w:eastAsia="宋体" w:hAnsi="Book Antiqua" w:cs="宋体"/>
          <w:lang w:eastAsia="zh-CN"/>
        </w:rPr>
        <w:t>AID-DIA315&gt;3.0.CO;2-6]</w:t>
      </w:r>
    </w:p>
    <w:p w14:paraId="63D125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3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Maah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-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or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1-4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238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ecl.2010.05.011]</w:t>
      </w:r>
    </w:p>
    <w:p w14:paraId="699269B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abele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n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erge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okan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hrli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m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w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ACTI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33-28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5783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2.11.2833]</w:t>
      </w:r>
    </w:p>
    <w:p w14:paraId="30EEC65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reenfie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ar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s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ra-abdomi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oge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36-10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88915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em.87.3.8324]</w:t>
      </w:r>
    </w:p>
    <w:p w14:paraId="533C7D5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2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Peltoniem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Yki-Järvi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iko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ks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ka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önnema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rkinjunt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nuu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uuti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insulin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resist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71-13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3753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0.6.1371]</w:t>
      </w:r>
    </w:p>
    <w:p w14:paraId="52A0EB6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amalh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ur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u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mbuí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bos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a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a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t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ran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ragã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místocl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-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-2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061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05.11.011]</w:t>
      </w:r>
    </w:p>
    <w:p w14:paraId="02740A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otzer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rr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Dona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lv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elenos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enno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rquh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3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977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srep26379]</w:t>
      </w:r>
    </w:p>
    <w:p w14:paraId="38C613F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odell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am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ff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emon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cch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u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ltra-marath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let-transplan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nne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03-7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8783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592-016-0938-x]</w:t>
      </w:r>
    </w:p>
    <w:p w14:paraId="21F9134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d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genstei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orosz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eit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razn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usc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shi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3-5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150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9-1756]</w:t>
      </w:r>
    </w:p>
    <w:p w14:paraId="6B6435E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bert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dolfs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chein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na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-1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546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48.2009.00567.x]</w:t>
      </w:r>
    </w:p>
    <w:p w14:paraId="7E7576F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ns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l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ollosz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T-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nslo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han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nsp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pp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1985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18-1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7603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jappl.1998.85.4.1218]</w:t>
      </w:r>
    </w:p>
    <w:p w14:paraId="7B6313F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Zorzan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l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d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og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ple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ive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664-E6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389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ajpendo.1986.251.6.E664]</w:t>
      </w:r>
    </w:p>
    <w:p w14:paraId="2300CF6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Dona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isé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asu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Z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85-14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8102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3.05.012]</w:t>
      </w:r>
    </w:p>
    <w:p w14:paraId="71218DF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Ansell SKD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, Jester M, </w:t>
      </w:r>
      <w:proofErr w:type="spellStart"/>
      <w:r w:rsidR="00B94CB7" w:rsidRPr="00B94CB7">
        <w:rPr>
          <w:rFonts w:ascii="Book Antiqua" w:eastAsia="宋体" w:hAnsi="Book Antiqua" w:cs="宋体"/>
          <w:bCs/>
          <w:lang w:eastAsia="zh-CN"/>
        </w:rPr>
        <w:t>Tryggestad</w:t>
      </w:r>
      <w:proofErr w:type="spellEnd"/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JB, Short KR. A pilot study of the effects of a high-intensity aerobic exercise session on heart rate variability and arterial compliance in adolescents with or without type 1 diabetes. </w:t>
      </w:r>
      <w:proofErr w:type="spellStart"/>
      <w:r w:rsidR="00B94CB7" w:rsidRPr="00B94CB7">
        <w:rPr>
          <w:rFonts w:ascii="Book Antiqua" w:eastAsia="宋体" w:hAnsi="Book Antiqua" w:cs="宋体"/>
          <w:bCs/>
          <w:i/>
          <w:lang w:eastAsia="zh-CN"/>
        </w:rPr>
        <w:t>Pediatr</w:t>
      </w:r>
      <w:proofErr w:type="spellEnd"/>
      <w:r w:rsidR="00B94CB7" w:rsidRPr="00B94CB7">
        <w:rPr>
          <w:rFonts w:ascii="Book Antiqua" w:eastAsia="宋体" w:hAnsi="Book Antiqua" w:cs="宋体"/>
          <w:bCs/>
          <w:i/>
          <w:lang w:eastAsia="zh-CN"/>
        </w:rPr>
        <w:t xml:space="preserve"> Diabetes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2020;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21</w:t>
      </w:r>
      <w:r w:rsidR="00B94CB7" w:rsidRPr="00B94CB7">
        <w:rPr>
          <w:rFonts w:ascii="Book Antiqua" w:eastAsia="宋体" w:hAnsi="Book Antiqua" w:cs="宋体"/>
          <w:bCs/>
          <w:lang w:eastAsia="zh-CN"/>
        </w:rPr>
        <w:t>: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/>
          <w:bCs/>
          <w:lang w:eastAsia="zh-CN"/>
        </w:rPr>
        <w:t>486-495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 w:hint="eastAsia"/>
          <w:bCs/>
          <w:lang w:eastAsia="zh-CN"/>
        </w:rPr>
        <w:t>[</w:t>
      </w:r>
      <w:r w:rsidR="00B94CB7" w:rsidRPr="00B94CB7">
        <w:rPr>
          <w:rFonts w:ascii="Book Antiqua" w:eastAsia="宋体" w:hAnsi="Book Antiqua" w:cs="宋体"/>
          <w:bCs/>
          <w:lang w:eastAsia="zh-CN"/>
        </w:rPr>
        <w:t>PMID: 31951305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DOI</w:t>
      </w:r>
      <w:r w:rsidR="00B94CB7" w:rsidRPr="00B94CB7">
        <w:rPr>
          <w:rFonts w:ascii="Book Antiqua" w:eastAsia="宋体" w:hAnsi="Book Antiqua" w:cs="宋体"/>
          <w:bCs/>
          <w:lang w:eastAsia="zh-CN"/>
        </w:rPr>
        <w:t>: 10.1111/pedi.12983</w:t>
      </w:r>
      <w:r w:rsidR="00B94CB7">
        <w:rPr>
          <w:rFonts w:ascii="Book Antiqua" w:eastAsia="宋体" w:hAnsi="Book Antiqua" w:cs="宋体" w:hint="eastAsia"/>
          <w:bCs/>
          <w:lang w:eastAsia="zh-CN"/>
        </w:rPr>
        <w:t>]</w:t>
      </w:r>
    </w:p>
    <w:p w14:paraId="2F4F23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iranj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V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Bray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mir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sk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s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pulm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04-5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288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2-9343(97)00251-9]</w:t>
      </w:r>
    </w:p>
    <w:p w14:paraId="0A03750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nsen-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Urstad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i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sen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Ursta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ri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iffnes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4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-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958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46/j.1365-2796.1999.00402.x]</w:t>
      </w:r>
    </w:p>
    <w:p w14:paraId="41ADE87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na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nne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7-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8064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5.12.014]</w:t>
      </w:r>
    </w:p>
    <w:p w14:paraId="47BCAD7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Tielemans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oedamah</w:t>
      </w:r>
      <w:proofErr w:type="spellEnd"/>
      <w:r w:rsidRPr="002379B6">
        <w:rPr>
          <w:rFonts w:ascii="Book Antiqua" w:eastAsia="宋体" w:hAnsi="Book Antiqua" w:cs="宋体"/>
          <w:lang w:eastAsia="zh-CN"/>
        </w:rPr>
        <w:t>-Muth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oell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turve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matak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i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DI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sp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-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0520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2-2743-6]</w:t>
      </w:r>
    </w:p>
    <w:p w14:paraId="2C56C46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Tikkanen-Dolenc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dé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orsblo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rjutsal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r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araheim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lo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osengård-Bärlun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ord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ikka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o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innDi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4-5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0133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6-4189-8]</w:t>
      </w:r>
    </w:p>
    <w:p w14:paraId="17BA9DE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Quir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nny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azebroo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63-11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9653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2531]</w:t>
      </w:r>
    </w:p>
    <w:p w14:paraId="6D47AC7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er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wis-Bar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dr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p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st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DDM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57-7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688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sj.ejcn.1600478]</w:t>
      </w:r>
    </w:p>
    <w:p w14:paraId="71B0F28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ur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es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ear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crip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c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3-5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86195]</w:t>
      </w:r>
    </w:p>
    <w:p w14:paraId="2C550B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w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-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8-6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8741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01.hjr.0000216546.07432.b2]</w:t>
      </w:r>
    </w:p>
    <w:p w14:paraId="5594A0E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1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Guss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n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ld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i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utfiel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of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st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89-20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7737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1-2331]</w:t>
      </w:r>
    </w:p>
    <w:p w14:paraId="41ED687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y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lamarch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th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eu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i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n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Kerdan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elamarch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te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ympathoadrenerg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pi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ber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2-4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0355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07.10.003]</w:t>
      </w:r>
    </w:p>
    <w:p w14:paraId="4BCDF0C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az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rou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ircesc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basa-Lhor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402-e4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8174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2012.03757.x]</w:t>
      </w:r>
    </w:p>
    <w:p w14:paraId="3699ED3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vi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or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k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i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h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dical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oxid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ee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Radic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3-15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462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891-5849(02)01090-0]</w:t>
      </w:r>
    </w:p>
    <w:p w14:paraId="4A2D127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raus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Md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ittencour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immu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-arginine/glutam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p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the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el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Biochem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Fun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6-43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3835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cbf.1470]</w:t>
      </w:r>
    </w:p>
    <w:p w14:paraId="3E29683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ie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n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we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'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e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-2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1932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shs.2018.09.009]</w:t>
      </w:r>
    </w:p>
    <w:p w14:paraId="559101A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oedamah</w:t>
      </w:r>
      <w:proofErr w:type="spellEnd"/>
      <w:r w:rsidRPr="002379B6">
        <w:rPr>
          <w:rFonts w:ascii="Book Antiqua" w:eastAsia="宋体" w:hAnsi="Book Antiqua" w:cs="宋体"/>
          <w:b/>
          <w:bCs/>
          <w:lang w:eastAsia="zh-CN"/>
        </w:rPr>
        <w:t>-Muth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ulni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le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ho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-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taba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2-1999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60-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327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05-0120-4]</w:t>
      </w:r>
    </w:p>
    <w:p w14:paraId="36F8D8B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oh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rd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lleg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a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-1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76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5.2.184]</w:t>
      </w:r>
    </w:p>
    <w:p w14:paraId="039F43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indis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uill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ergè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lim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1-3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921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10.06.002]</w:t>
      </w:r>
    </w:p>
    <w:p w14:paraId="0FFA7B0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7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hillaró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o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-Rou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enaige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ro-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t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ndro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1-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2749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3.10.002]</w:t>
      </w:r>
    </w:p>
    <w:p w14:paraId="174D9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ilv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ghav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z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F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z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Synd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6768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s13098-019-0419-9]</w:t>
      </w:r>
    </w:p>
    <w:p w14:paraId="17C34C8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s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i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is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M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ubli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3434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1471-2458-13-67]</w:t>
      </w:r>
    </w:p>
    <w:p w14:paraId="3A5BD93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Tikkanen-Dolenc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dé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orsblo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arjutsal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r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araheim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lo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ikkan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op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innDi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mat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d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27-17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0383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7-0615]</w:t>
      </w:r>
    </w:p>
    <w:p w14:paraId="70A81A3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amalh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a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]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Arq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ra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-2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385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90/s0004-27302008000200013]</w:t>
      </w:r>
    </w:p>
    <w:p w14:paraId="7C01D17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ong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ri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ras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pidem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4-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4345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3/oxfordjournals.aje.a116604]</w:t>
      </w:r>
    </w:p>
    <w:p w14:paraId="6CCECD2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Colber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a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assa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r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wir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9-6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681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4566231]</w:t>
      </w:r>
    </w:p>
    <w:p w14:paraId="54A221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az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basa-Lhor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rycha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ircescu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08-2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6896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8-0720]</w:t>
      </w:r>
    </w:p>
    <w:p w14:paraId="6AF293B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Lies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ah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rilk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den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havio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teratur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Sport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Health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Sci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–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shs.2012.10.005]</w:t>
      </w:r>
    </w:p>
    <w:p w14:paraId="771A5B6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Gi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evitsk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5153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6-0771-1]</w:t>
      </w:r>
    </w:p>
    <w:p w14:paraId="4930683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ckcrof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ypoglycaem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0-5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785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3/EP088219]</w:t>
      </w:r>
    </w:p>
    <w:p w14:paraId="6119CC1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mach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alasset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ucoregulati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-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640716]</w:t>
      </w:r>
    </w:p>
    <w:p w14:paraId="35B728E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Mah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ei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n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quirem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a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phas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e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-9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1189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6-2263]</w:t>
      </w:r>
    </w:p>
    <w:p w14:paraId="4EA8251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3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sequ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61-17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829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2.7.1761]</w:t>
      </w:r>
    </w:p>
    <w:p w14:paraId="23A4C08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14-9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43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0900300439]</w:t>
      </w:r>
    </w:p>
    <w:p w14:paraId="027A993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Felig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herif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nagaw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hre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95-9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0384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6/NEJM198204153061503]</w:t>
      </w:r>
    </w:p>
    <w:p w14:paraId="34559AB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Francescat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jčević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ccard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quir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ntr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16-1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675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9826962]</w:t>
      </w:r>
    </w:p>
    <w:p w14:paraId="531D4B5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ock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ar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x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ti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pp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41-5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209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39/apnm-2017-0559]</w:t>
      </w:r>
    </w:p>
    <w:p w14:paraId="25E0A99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44-51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148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2-020757]</w:t>
      </w:r>
    </w:p>
    <w:p w14:paraId="36D7D7C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16-E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9987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ajpendo.00480.2002]</w:t>
      </w:r>
    </w:p>
    <w:p w14:paraId="117DF52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ahariev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n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saliki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dm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l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r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r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ll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9-1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679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799]</w:t>
      </w:r>
    </w:p>
    <w:p w14:paraId="2832259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o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c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rew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thbert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genmak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e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pac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trimen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l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4-6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2810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8-01309]</w:t>
      </w:r>
    </w:p>
    <w:p w14:paraId="26D9F97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ron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pti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r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-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-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553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8-1475]</w:t>
      </w:r>
    </w:p>
    <w:p w14:paraId="13430BC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ah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ramalinga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ole-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ti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193-42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9624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2-1604]</w:t>
      </w:r>
    </w:p>
    <w:p w14:paraId="0E271C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sca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c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tit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1DM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r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1080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2379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08019]</w:t>
      </w:r>
    </w:p>
    <w:p w14:paraId="0D6AC00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inclai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hatariy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n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per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pha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cu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mmar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-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4989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4135]</w:t>
      </w:r>
    </w:p>
    <w:p w14:paraId="5355F9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6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anteusanio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re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ucid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urdol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icc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rlan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ccio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7-9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96444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3345247]</w:t>
      </w:r>
    </w:p>
    <w:p w14:paraId="244DBFF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Bernardin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Vanel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a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Iov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elmett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t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rric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h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3-1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796088]</w:t>
      </w:r>
    </w:p>
    <w:p w14:paraId="55CAD8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Ajčević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di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ssalon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ccard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rancescat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al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bal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f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53-11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7440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20945372]</w:t>
      </w:r>
    </w:p>
    <w:p w14:paraId="61E72C2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manouch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ke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tsum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hichi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f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eakfa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-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1610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68-8227(02)00099-2]</w:t>
      </w:r>
    </w:p>
    <w:p w14:paraId="7C96B78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c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handwa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iga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f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69-6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746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1-1844]</w:t>
      </w:r>
    </w:p>
    <w:p w14:paraId="3D0C8A1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urn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uzi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unseat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lduf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b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c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Scand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99-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6461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sms.12202]</w:t>
      </w:r>
    </w:p>
    <w:p w14:paraId="251993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renel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v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c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e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d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a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hyper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vi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r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ctur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llow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5-18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784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0186]</w:t>
      </w:r>
    </w:p>
    <w:p w14:paraId="612D3F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H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uelf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p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2-6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016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3914]</w:t>
      </w:r>
    </w:p>
    <w:p w14:paraId="1FFC83D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izo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c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w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e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Perform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our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nt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Spect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6-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537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s18-0016]</w:t>
      </w:r>
    </w:p>
    <w:p w14:paraId="355A61B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Iscoe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k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u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hl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4-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3884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2011.03274.x]</w:t>
      </w:r>
    </w:p>
    <w:p w14:paraId="6762789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Au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sbur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erch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ooley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Isaa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'N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jus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ndomised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6-1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68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6-3981-9]</w:t>
      </w:r>
    </w:p>
    <w:p w14:paraId="47B87ED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7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1DM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: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rjung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reh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olog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boke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A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h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&amp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n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.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110040</w:t>
      </w:r>
    </w:p>
    <w:p w14:paraId="0BE7A7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am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odel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iragh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errul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crì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azzigalupp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erruz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Inverard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icord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Luz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immu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den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el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ranspl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-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9839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727/096368916X693022]</w:t>
      </w:r>
    </w:p>
    <w:p w14:paraId="51118A5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9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chiffrin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ik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rlis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ros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s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cutane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us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ven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-2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760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3.255]</w:t>
      </w:r>
    </w:p>
    <w:p w14:paraId="28F5890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y-Flem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le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ss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uppèr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mel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lbekr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maou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douceu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basa-Lhor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-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-3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651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18.08.002]</w:t>
      </w:r>
    </w:p>
    <w:p w14:paraId="6E9654F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1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09" w:name="OLE_LINK79"/>
      <w:bookmarkStart w:id="110" w:name="OLE_LINK80"/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esearc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ildr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etwor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(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irecNet</w:t>
      </w:r>
      <w:proofErr w:type="spellEnd"/>
      <w:r w:rsidRPr="002379B6">
        <w:rPr>
          <w:rFonts w:ascii="Book Antiqua" w:eastAsia="宋体" w:hAnsi="Book Antiqua" w:cs="宋体"/>
          <w:b/>
          <w:bCs/>
          <w:lang w:eastAsia="zh-CN"/>
        </w:rPr>
        <w:t>)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u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roup</w:t>
      </w:r>
      <w:bookmarkEnd w:id="109"/>
      <w:bookmarkEnd w:id="110"/>
      <w:r w:rsidRPr="002379B6">
        <w:rPr>
          <w:rFonts w:ascii="Book Antiqua" w:eastAsia="宋体" w:hAnsi="Book Antiqua" w:cs="宋体"/>
          <w:b/>
          <w:bCs/>
          <w:lang w:eastAsia="zh-CN"/>
        </w:rPr>
        <w:t>.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saliki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l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mborl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Fiallo-Schar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nz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einzim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spen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00-22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0032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0495]</w:t>
      </w:r>
    </w:p>
    <w:p w14:paraId="1847556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ebrow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min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Stanul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x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lycaemi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ec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9-2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268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5/s-0043-110482]</w:t>
      </w:r>
    </w:p>
    <w:p w14:paraId="03A38AF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o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e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au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agenmaker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c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1-57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5847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3/EP088097]</w:t>
      </w:r>
    </w:p>
    <w:p w14:paraId="3416CA9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Tagougui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leb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abasa-Lhore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v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ou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o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Lausanne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135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89/fendo.2018.00818]</w:t>
      </w:r>
    </w:p>
    <w:p w14:paraId="6967112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Mad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schakert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esch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ieb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eh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sser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cura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GM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tr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5179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90/nu8080489]</w:t>
      </w:r>
    </w:p>
    <w:p w14:paraId="32098FC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r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nsembiant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rugi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Ermola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vogaro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Zaccar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e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ay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ctur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tra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63-7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8071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0.0038]</w:t>
      </w:r>
    </w:p>
    <w:p w14:paraId="33DECA1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urckhard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e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Adolfsso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ili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-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6206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8.0292]</w:t>
      </w:r>
    </w:p>
    <w:p w14:paraId="04FBE90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8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Jamiołkowska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Jamiołkow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Łuczyń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ołwiń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Bossow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łowiń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Olszewsk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l-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ri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y--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si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3853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6493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5/2016/4385312]</w:t>
      </w:r>
    </w:p>
    <w:p w14:paraId="4F27005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lli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l-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serv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19-8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5995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1.0052]</w:t>
      </w:r>
    </w:p>
    <w:p w14:paraId="2643F04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0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Sherr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gi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alerm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r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Carr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t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amborlan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V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einzim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rg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osed-l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gh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09-29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7574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3-0010]</w:t>
      </w:r>
    </w:p>
    <w:p w14:paraId="1766A1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oc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tho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Retterath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Grosm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r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.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11" w:name="OLE_LINK73"/>
      <w:bookmarkStart w:id="112" w:name="OLE_LINK74"/>
      <w:r w:rsidRPr="002379B6">
        <w:rPr>
          <w:rFonts w:ascii="Book Antiqua" w:eastAsia="宋体" w:hAnsi="Book Antiqua" w:cs="宋体"/>
          <w:lang w:eastAsia="zh-CN"/>
        </w:rPr>
        <w:t>Expl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br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o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l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ig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ain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bookmarkEnd w:id="111"/>
      <w:bookmarkEnd w:id="112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-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6211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6668876]</w:t>
      </w:r>
    </w:p>
    <w:p w14:paraId="57580C2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e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arvetski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olla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Topchyan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vatch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-to-ran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ific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ncre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ain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06-5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702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3.0333]</w:t>
      </w:r>
    </w:p>
    <w:p w14:paraId="67D81A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nnen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Kemmer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nsulin-dependent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cutane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us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uced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hypoglycaemia</w:t>
      </w:r>
      <w:proofErr w:type="spellEnd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96-7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68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0400572]</w:t>
      </w:r>
    </w:p>
    <w:p w14:paraId="688AE46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4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Rabasa-Lhoret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rq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Ducros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a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m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-bol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ultralente</w:t>
      </w:r>
      <w:proofErr w:type="spellEnd"/>
      <w:r w:rsidRPr="002379B6">
        <w:rPr>
          <w:rFonts w:ascii="Book Antiqua" w:eastAsia="宋体" w:hAnsi="Book Antiqua" w:cs="宋体"/>
          <w:lang w:eastAsia="zh-CN"/>
        </w:rPr>
        <w:t>-lispro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25-6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3158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4.4.625]</w:t>
      </w:r>
    </w:p>
    <w:p w14:paraId="3368262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5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b/>
          <w:bCs/>
          <w:lang w:eastAsia="zh-CN"/>
        </w:rPr>
        <w:t>Dubé</w:t>
      </w:r>
      <w:proofErr w:type="spellEnd"/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Weisnagel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J,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lang w:eastAsia="zh-CN"/>
        </w:rPr>
        <w:t>Prud'homme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voi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ppl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o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76-1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1185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49/01.mss.0000174950.25188.36]</w:t>
      </w:r>
    </w:p>
    <w:p w14:paraId="3D8C292A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Bussau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rr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xim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rint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ve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pproac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un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-mediat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6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601-60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650551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29.03.06.dc05-1764]</w:t>
      </w:r>
    </w:p>
    <w:p w14:paraId="45141449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Bussau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rr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ri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form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i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rate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a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815-181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758379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00125-007-0727-8]</w:t>
      </w:r>
    </w:p>
    <w:p w14:paraId="2E5B212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West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rt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phe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loo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pid-ac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un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c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781-78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4962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0/02640411003734093]</w:t>
      </w:r>
    </w:p>
    <w:p w14:paraId="791430A1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2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Tapli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E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Cobry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ss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McFann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Fiallo-Schar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ct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ildr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5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784-8.e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65047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peds.2010.06.004]</w:t>
      </w:r>
    </w:p>
    <w:p w14:paraId="169A91A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Garg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razg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le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uckingh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l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Klonoff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h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ls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auf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utomat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uspen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livery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-clin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SPI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udy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2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5-20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31608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9/dia.2011.0292]</w:t>
      </w:r>
    </w:p>
    <w:p w14:paraId="42D3064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lastRenderedPageBreak/>
        <w:t>23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igal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ki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nn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P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istanc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20-4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3217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cjd.2013.07.020]</w:t>
      </w:r>
    </w:p>
    <w:p w14:paraId="34A5356D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alk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Trenell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Jakovljevic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ven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J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arg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pid-ac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ser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-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u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ate-onse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17-22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351472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c12-2467]</w:t>
      </w:r>
    </w:p>
    <w:p w14:paraId="40FF69B2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chiavo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all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Kudv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asu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Cobell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lic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timiz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s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fu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lic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rtifici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ncrea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ci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461-146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35117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77/193229681300700606]</w:t>
      </w:r>
    </w:p>
    <w:p w14:paraId="2186960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Danne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Tsiol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Kordonour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laesig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m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o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en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e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auf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ILGRI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udy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lic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l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dic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yste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asibil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4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38-34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44707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9/dia.2013.0327]</w:t>
      </w:r>
    </w:p>
    <w:p w14:paraId="43354AA7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alk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urn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ven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onzale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ha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J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rap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ar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justm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rmaliz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ct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ve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roll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BM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Ope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00008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601987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36/bmjdrc-2015-000085]</w:t>
      </w:r>
    </w:p>
    <w:p w14:paraId="6E7DBB89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herubini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Gesuit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kram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Rabbone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nfant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Arnald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'Annunzi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Frongi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mbard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Piccinno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chiaffin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Tumin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Tint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ipria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Minuto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Lenz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Ferrito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Ventric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rtola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h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caramuzz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tim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dic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etting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olesc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7-11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3787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pedi.12792]</w:t>
      </w:r>
    </w:p>
    <w:p w14:paraId="689072EC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kste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e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irnbaum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Aber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eh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ourij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Kojza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Pferschy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fman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ourij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loo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eve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termin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mou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ral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minister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arbohydra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lastRenderedPageBreak/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-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ross-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Nutr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7436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3390/nu11061287]</w:t>
      </w:r>
    </w:p>
    <w:p w14:paraId="0895C731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Zaharieva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P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McGaugh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Poon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Vienneau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rov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en-Loo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r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s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9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nu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efo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erob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inu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ubcutane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fusion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824-83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79611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c18-2204]</w:t>
      </w:r>
    </w:p>
    <w:p w14:paraId="75075526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3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kste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e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irnbaum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Abere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eh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ourij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Kojza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m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Pferschy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fman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ourij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degludec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s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ltipl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ess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rov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im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euglycaemi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opl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ross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Obes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1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49-35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22145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dom.13534]</w:t>
      </w:r>
    </w:p>
    <w:p w14:paraId="355A9568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Zaharieva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P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Cina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Yavelberg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Jamnik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sadvantag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um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um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On</w:t>
      </w:r>
      <w:proofErr w:type="gram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ul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2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62-16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41669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cjd.2019.05.015]</w:t>
      </w:r>
    </w:p>
    <w:p w14:paraId="6F228155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Pivovarov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ap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urr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spectiv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2-25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57543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pedi.12272]</w:t>
      </w:r>
    </w:p>
    <w:p w14:paraId="19C88FD2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Williams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Helsel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el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k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sidera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lang w:eastAsia="zh-CN"/>
        </w:rPr>
        <w:t>ACSM</w:t>
      </w:r>
      <w:r w:rsidR="002379B6" w:rsidRPr="002379B6">
        <w:rPr>
          <w:rFonts w:eastAsia="宋体"/>
          <w:i/>
          <w:lang w:eastAsia="zh-CN"/>
        </w:rPr>
        <w:t>ʼ</w:t>
      </w:r>
      <w:r w:rsidR="002379B6" w:rsidRPr="002379B6">
        <w:rPr>
          <w:rFonts w:ascii="Book Antiqua" w:eastAsia="宋体" w:hAnsi="Book Antiqua" w:cs="宋体"/>
          <w:i/>
          <w:lang w:eastAsia="zh-CN"/>
        </w:rPr>
        <w:t>s</w:t>
      </w:r>
      <w:proofErr w:type="spellEnd"/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Health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&amp;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Fitness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Jo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8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lang w:eastAsia="zh-CN"/>
        </w:rPr>
        <w:t>2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</w:t>
      </w:r>
      <w:r w:rsidR="002379B6" w:rsidRPr="002379B6">
        <w:rPr>
          <w:rFonts w:ascii="Book Antiqua" w:eastAsia="宋体" w:hAnsi="Book Antiqua" w:cs="Verdana"/>
          <w:lang w:eastAsia="zh-CN"/>
        </w:rPr>
        <w:t>–</w:t>
      </w:r>
      <w:r w:rsidR="002379B6" w:rsidRPr="002379B6">
        <w:rPr>
          <w:rFonts w:ascii="Book Antiqua" w:eastAsia="宋体" w:hAnsi="Book Antiqua" w:cs="宋体"/>
          <w:lang w:eastAsia="zh-CN"/>
        </w:rPr>
        <w:t>1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249/FIT.0000000000000359]</w:t>
      </w:r>
    </w:p>
    <w:p w14:paraId="3E421B2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Chimen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nned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Nirantharakumar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rew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Narendran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ha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eal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enefi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llitus?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iteratu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review</w:t>
      </w:r>
      <w:proofErr w:type="gramEnd"/>
      <w:r w:rsidR="002379B6" w:rsidRPr="002379B6">
        <w:rPr>
          <w:rFonts w:ascii="Book Antiqua" w:eastAsia="宋体" w:hAnsi="Book Antiqua" w:cs="宋体"/>
          <w:lang w:eastAsia="zh-CN"/>
        </w:rPr>
        <w:t>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2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542-55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18948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00125-011-2403-2]</w:t>
      </w:r>
    </w:p>
    <w:p w14:paraId="09191D16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all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mar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ap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Adolfsson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Lumb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walsk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Rabasa-Lhoret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Crimm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um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n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rah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d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Galassetti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Millán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Heise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ter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Petz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Laffel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M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sens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atement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Lancet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77-39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81264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S2213-8587(17)30014-1]</w:t>
      </w:r>
    </w:p>
    <w:p w14:paraId="237D8E04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lastRenderedPageBreak/>
        <w:t>24</w:t>
      </w:r>
      <w:r>
        <w:rPr>
          <w:rFonts w:ascii="Book Antiqua" w:eastAsia="宋体" w:hAnsi="Book Antiqua" w:cs="宋体" w:hint="eastAsia"/>
          <w:lang w:eastAsia="zh-CN"/>
        </w:rPr>
        <w:t>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Pongrac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Barlovic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Tikkanen-Dolenc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Groop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velop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gres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idne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se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9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5225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11892-019-1157-y]</w:t>
      </w:r>
    </w:p>
    <w:p w14:paraId="22BDEBB3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Baevre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Søvik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Wisnes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Heiervang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tabol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ai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-depend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ic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Scand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Lab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98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9-11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89012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3109/00365518509160982]</w:t>
      </w:r>
    </w:p>
    <w:p w14:paraId="6B07E70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Farinha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B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f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anto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Boeno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Ramis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i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ced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C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odrigues-Krau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lang w:eastAsia="zh-CN"/>
        </w:rPr>
        <w:t>Reischak</w:t>
      </w:r>
      <w:proofErr w:type="spellEnd"/>
      <w:r w:rsidR="002379B6" w:rsidRPr="002379B6">
        <w:rPr>
          <w:rFonts w:ascii="Book Antiqua" w:eastAsia="宋体" w:hAnsi="Book Antiqua" w:cs="宋体"/>
          <w:lang w:eastAsia="zh-CN"/>
        </w:rPr>
        <w:t>-Oliv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u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lo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wee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ai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toco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53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11-11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950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diabres.2019.06.001]</w:t>
      </w:r>
    </w:p>
    <w:p w14:paraId="2935D4F3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Association.</w:t>
      </w:r>
      <w:r w:rsidR="002379B6" w:rsidRPr="002379B6">
        <w:rPr>
          <w:rFonts w:ascii="Book Antiqua" w:eastAsia="宋体" w:hAnsi="Book Antiqua" w:cs="宋体"/>
          <w:lang w:eastAsia="zh-CN"/>
        </w:rPr>
        <w:t>.</w:t>
      </w:r>
      <w:proofErr w:type="gram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/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4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58-S6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469392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27.2007.s58]</w:t>
      </w:r>
    </w:p>
    <w:p w14:paraId="1137422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4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Guelfi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cre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s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16-41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567780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28.2.416]</w:t>
      </w:r>
    </w:p>
    <w:p w14:paraId="0FF082E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b/>
          <w:bCs/>
          <w:lang w:eastAsia="zh-CN"/>
        </w:rPr>
        <w:t>Guelfi</w:t>
      </w:r>
      <w:proofErr w:type="spellEnd"/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tn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my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ffec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mpar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inu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ra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utiliz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Am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9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865-E87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733950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52/ajpendo.00533.2006]</w:t>
      </w:r>
    </w:p>
    <w:p w14:paraId="18DB3B2E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ash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oyd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Quir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qualita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ynthesi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ceiv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ctor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a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fec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rticip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mo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ildr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olesc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proofErr w:type="spellEnd"/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M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2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934-94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21819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dme.14299]</w:t>
      </w:r>
    </w:p>
    <w:bookmarkEnd w:id="105"/>
    <w:bookmarkEnd w:id="106"/>
    <w:p w14:paraId="2D7A03F7" w14:textId="77777777" w:rsidR="00A77B3E" w:rsidRDefault="005C2890" w:rsidP="00D3273F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br w:type="page"/>
      </w:r>
      <w:r w:rsidR="00DB702A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3CF6F3AC" w14:textId="77777777" w:rsidR="00A77B3E" w:rsidRDefault="00DB702A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flict-of-interest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statement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C396E">
        <w:rPr>
          <w:rFonts w:ascii="Book Antiqua" w:eastAsia="Book Antiqua" w:hAnsi="Book Antiqua" w:cs="Book Antiqua"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l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fli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k.</w:t>
      </w:r>
    </w:p>
    <w:p w14:paraId="68EED843" w14:textId="77777777" w:rsidR="007D03FE" w:rsidRDefault="007D03FE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</w:p>
    <w:p w14:paraId="2DEB66D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3AD45005" w14:textId="77777777" w:rsidR="00A77B3E" w:rsidRDefault="00A77B3E">
      <w:pPr>
        <w:spacing w:line="360" w:lineRule="auto"/>
        <w:jc w:val="both"/>
      </w:pPr>
    </w:p>
    <w:p w14:paraId="7E0E9F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208754B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698888CC" w14:textId="77777777" w:rsidR="00A77B3E" w:rsidRDefault="00A77B3E">
      <w:pPr>
        <w:spacing w:line="360" w:lineRule="auto"/>
        <w:jc w:val="both"/>
      </w:pPr>
    </w:p>
    <w:p w14:paraId="35F4F00C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0A9D27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DFB7AAA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39DB363" w14:textId="77777777" w:rsidR="00A77B3E" w:rsidRDefault="00A77B3E">
      <w:pPr>
        <w:spacing w:line="360" w:lineRule="auto"/>
        <w:jc w:val="both"/>
      </w:pPr>
    </w:p>
    <w:p w14:paraId="23F798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03FE">
        <w:rPr>
          <w:rFonts w:ascii="Book Antiqua" w:eastAsia="Book Antiqua" w:hAnsi="Book Antiqua" w:cs="Book Antiqua"/>
          <w:color w:val="000000"/>
        </w:rPr>
        <w:t>Endocrinolog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7D03FE"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7D03FE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etabolism</w:t>
      </w:r>
    </w:p>
    <w:p w14:paraId="6CA0A2E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opia</w:t>
      </w:r>
    </w:p>
    <w:p w14:paraId="6995A4E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2CE3DB81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3C68B66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182BA09C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CBD43CE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63DF2C7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3B8FFDD" w14:textId="77777777" w:rsidR="00A77B3E" w:rsidRDefault="00A77B3E">
      <w:pPr>
        <w:spacing w:line="360" w:lineRule="auto"/>
        <w:jc w:val="both"/>
      </w:pPr>
    </w:p>
    <w:p w14:paraId="6B3C6AB8" w14:textId="77777777" w:rsidR="00A77B3E" w:rsidRDefault="00DB702A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lagens-Rotman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laby</w:t>
      </w:r>
      <w:proofErr w:type="spellEnd"/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N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</w:rPr>
        <w:t>Webster JR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7D6FFD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E21C3A1" w14:textId="77777777" w:rsidR="007D03FE" w:rsidRDefault="006237C5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szCs w:val="28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szCs w:val="28"/>
          <w:lang w:eastAsia="zh-CN"/>
        </w:rPr>
        <w:drawing>
          <wp:inline distT="0" distB="0" distL="0" distR="0" wp14:anchorId="0E3EB09A" wp14:editId="1609C450">
            <wp:extent cx="3691136" cy="3779528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1539-g00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1136" cy="3779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E03D" w14:textId="77777777" w:rsidR="000F2005" w:rsidRDefault="00DB702A">
      <w:pPr>
        <w:spacing w:line="360" w:lineRule="auto"/>
        <w:jc w:val="both"/>
        <w:rPr>
          <w:rFonts w:ascii="Book Antiqua" w:hAnsi="Book Antiqua" w:cs="Book Antiqua"/>
          <w:color w:val="000000"/>
          <w:szCs w:val="28"/>
          <w:lang w:eastAsia="zh-CN"/>
        </w:rPr>
      </w:pPr>
      <w:bookmarkStart w:id="113" w:name="OLE_LINK119"/>
      <w:bookmarkStart w:id="114" w:name="OLE_LINK120"/>
      <w:r w:rsidRPr="007D03FE">
        <w:rPr>
          <w:rFonts w:ascii="Book Antiqua" w:eastAsia="Book Antiqua" w:hAnsi="Book Antiqua" w:cs="Book Antiqua"/>
          <w:b/>
          <w:bCs/>
          <w:color w:val="000000"/>
          <w:szCs w:val="28"/>
        </w:rPr>
        <w:t>Figure</w:t>
      </w:r>
      <w:r w:rsidR="002379B6">
        <w:rPr>
          <w:rFonts w:ascii="Book Antiqua" w:eastAsia="Book Antiqua" w:hAnsi="Book Antiqua" w:cs="Book Antiqua"/>
          <w:b/>
          <w:bCs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bCs/>
          <w:color w:val="000000"/>
          <w:szCs w:val="28"/>
        </w:rPr>
        <w:t>1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The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health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benefits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of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physical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activity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in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type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1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diabetes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patients</w:t>
      </w:r>
      <w:r w:rsidR="007D03FE">
        <w:rPr>
          <w:rFonts w:ascii="Book Antiqua" w:hAnsi="Book Antiqua" w:cs="Book Antiqua" w:hint="eastAsia"/>
          <w:b/>
          <w:color w:val="000000"/>
          <w:szCs w:val="28"/>
          <w:lang w:eastAsia="zh-CN"/>
        </w:rPr>
        <w:t>.</w:t>
      </w:r>
      <w:r w:rsidR="002379B6">
        <w:rPr>
          <w:rFonts w:ascii="Book Antiqua" w:hAnsi="Book Antiqua" w:cs="Book Antiqua" w:hint="eastAsia"/>
          <w:b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PA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P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hysical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activity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G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glucos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LP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ipi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profil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IR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I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nsulin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resistanc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IS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I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nsulin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sensitivity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C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VDs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C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ardiovascular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diseases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P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 w:hint="eastAsi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pressure.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</w:p>
    <w:bookmarkEnd w:id="113"/>
    <w:bookmarkEnd w:id="114"/>
    <w:p w14:paraId="49595B74" w14:textId="77777777" w:rsidR="000F2005" w:rsidRPr="000F2005" w:rsidRDefault="000F2005" w:rsidP="000F200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>
        <w:rPr>
          <w:rFonts w:ascii="Book Antiqua" w:hAnsi="Book Antiqua" w:cs="Book Antiqua"/>
          <w:color w:val="000000"/>
          <w:szCs w:val="28"/>
          <w:lang w:eastAsia="zh-CN"/>
        </w:rPr>
        <w:br w:type="page"/>
      </w:r>
      <w:r w:rsidRPr="000F2005">
        <w:rPr>
          <w:rFonts w:ascii="Book Antiqua" w:hAnsi="Book Antiqua"/>
          <w:b/>
          <w:bCs/>
        </w:rPr>
        <w:lastRenderedPageBreak/>
        <w:t>Table</w:t>
      </w:r>
      <w:r w:rsidR="002379B6">
        <w:rPr>
          <w:rFonts w:ascii="Book Antiqua" w:hAnsi="Book Antiqua"/>
          <w:b/>
          <w:bCs/>
          <w:i/>
          <w:iCs/>
        </w:rPr>
        <w:t xml:space="preserve"> </w:t>
      </w:r>
      <w:r w:rsidRPr="000F2005">
        <w:rPr>
          <w:rFonts w:ascii="Book Antiqua" w:hAnsi="Book Antiqua"/>
          <w:b/>
          <w:bCs/>
          <w:iCs/>
        </w:rPr>
        <w:t>1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S</w:t>
      </w:r>
      <w:r w:rsidRPr="000F2005">
        <w:rPr>
          <w:rFonts w:ascii="Book Antiqua" w:hAnsi="Book Antiqua"/>
          <w:b/>
        </w:rPr>
        <w:t>ummary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of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studie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o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exercise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nterventio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type</w:t>
      </w:r>
      <w:r w:rsidR="002379B6">
        <w:rPr>
          <w:rFonts w:ascii="Book Antiqua" w:hAnsi="Book Antiqua" w:hint="eastAsia"/>
          <w:b/>
          <w:lang w:eastAsia="zh-CN"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1</w:t>
      </w:r>
      <w:r w:rsidR="002379B6">
        <w:rPr>
          <w:rFonts w:ascii="Book Antiqua" w:hAnsi="Book Antiqua" w:hint="eastAsia"/>
          <w:b/>
          <w:lang w:eastAsia="zh-CN"/>
        </w:rPr>
        <w:t xml:space="preserve"> </w:t>
      </w:r>
      <w:r w:rsidRPr="000F2005">
        <w:rPr>
          <w:rFonts w:ascii="Book Antiqua" w:eastAsia="Book Antiqua" w:hAnsi="Book Antiqua" w:cs="Book Antiqua"/>
          <w:b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b/>
          <w:color w:val="000000"/>
          <w:szCs w:val="22"/>
        </w:rPr>
        <w:t xml:space="preserve"> </w:t>
      </w:r>
      <w:r w:rsidRPr="000F2005">
        <w:rPr>
          <w:rFonts w:ascii="Book Antiqua" w:eastAsia="Book Antiqua" w:hAnsi="Book Antiqua" w:cs="Book Antiqua"/>
          <w:b/>
          <w:color w:val="000000"/>
          <w:szCs w:val="22"/>
        </w:rPr>
        <w:t>mellitu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patient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to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mprove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g</w:t>
      </w:r>
      <w:bookmarkStart w:id="115" w:name="OLE_LINK49"/>
      <w:bookmarkStart w:id="116" w:name="OLE_LINK50"/>
      <w:r w:rsidRPr="000F2005">
        <w:rPr>
          <w:rFonts w:ascii="Book Antiqua" w:hAnsi="Book Antiqua"/>
          <w:b/>
        </w:rPr>
        <w:t>lycemic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control</w:t>
      </w:r>
    </w:p>
    <w:tbl>
      <w:tblPr>
        <w:tblStyle w:val="aa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84"/>
        <w:gridCol w:w="710"/>
        <w:gridCol w:w="2509"/>
        <w:gridCol w:w="4657"/>
      </w:tblGrid>
      <w:tr w:rsidR="000F2005" w:rsidRPr="00A30092" w14:paraId="2C8B1830" w14:textId="77777777" w:rsidTr="000F2005">
        <w:tc>
          <w:tcPr>
            <w:tcW w:w="697" w:type="pct"/>
            <w:tcBorders>
              <w:top w:val="single" w:sz="4" w:space="0" w:color="auto"/>
              <w:bottom w:val="single" w:sz="4" w:space="0" w:color="auto"/>
            </w:tcBorders>
          </w:tcPr>
          <w:p w14:paraId="04163C13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>
              <w:rPr>
                <w:rFonts w:ascii="Book Antiqua" w:hAnsi="Book Antiqua" w:hint="eastAsia"/>
                <w:b/>
                <w:bCs/>
                <w:lang w:eastAsia="zh-CN"/>
              </w:rPr>
              <w:t>Ref.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640B4A9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Year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1425" w:type="pct"/>
            <w:tcBorders>
              <w:top w:val="single" w:sz="4" w:space="0" w:color="auto"/>
              <w:bottom w:val="single" w:sz="4" w:space="0" w:color="auto"/>
            </w:tcBorders>
          </w:tcPr>
          <w:p w14:paraId="20396AB5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Intervention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2572" w:type="pct"/>
            <w:tcBorders>
              <w:top w:val="single" w:sz="4" w:space="0" w:color="auto"/>
              <w:bottom w:val="single" w:sz="4" w:space="0" w:color="auto"/>
            </w:tcBorders>
          </w:tcPr>
          <w:p w14:paraId="55BF722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Findings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</w:tr>
      <w:tr w:rsidR="000F2005" w:rsidRPr="00A30092" w14:paraId="3E42BA48" w14:textId="77777777" w:rsidTr="000F2005">
        <w:tc>
          <w:tcPr>
            <w:tcW w:w="697" w:type="pct"/>
            <w:tcBorders>
              <w:top w:val="single" w:sz="4" w:space="0" w:color="auto"/>
            </w:tcBorders>
          </w:tcPr>
          <w:p w14:paraId="6F2BB0F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</w:rPr>
              <w:t>Sonnenber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b/>
                <w:bCs/>
                <w:vertAlign w:val="superscript"/>
              </w:rPr>
              <w:instrText xml:space="preserve"> ADDIN ZOTERO_ITEM CSL_CITATION {"citationID":"SdojimHp","properties":{"formattedCitation":"[223]","plainCitation":"[223]","noteIndex":0},"citationItems":[{"id":2065,"uris":["http://zotero.org/users/local/2drhnPGL/items/CBNLF955"],"uri":["http://zotero.org/users/local/2drhnPGL/items/CBNLF955"],"itemData":{"id":2065,"type":"article-journal","container-title":"Diabetologia","DOI":"10.1007/BF00400572","ISSN":"0012-186X, 1432-0428","issue":"11","journalAbbreviation":"Diabetologia","language":"en","page":"696-703","source":"DOI.org (Crossref)","title":"Exercise in Type 1 (insulin-dependent) diabetic patients treated with continuous subcutaneous insulin infusion: Prevention of exercise induced hypoglycaemia","title-short":"Exercise in Type 1 (insulin-dependent) diabetic patients treated with continuous subcutaneous insulin infusion","URL":"http://link.springer.com/10.1007/BF00400572","volume":"33","author":[{"family":"Sonnenberg","given":"G. E."},{"family":"Kemmer","given":"F. W."},{"family":"Berger","given":"M."}],"accessed":{"date-parts":[["2020",5,16]]},"issued":{"date-parts":[["1990",1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3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  <w:tcBorders>
              <w:top w:val="single" w:sz="4" w:space="0" w:color="auto"/>
            </w:tcBorders>
          </w:tcPr>
          <w:p w14:paraId="7A31EC0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1990</w:t>
            </w:r>
          </w:p>
        </w:tc>
        <w:tc>
          <w:tcPr>
            <w:tcW w:w="1425" w:type="pct"/>
            <w:tcBorders>
              <w:top w:val="single" w:sz="4" w:space="0" w:color="auto"/>
            </w:tcBorders>
          </w:tcPr>
          <w:p w14:paraId="68385D72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Times New Roman"/>
              </w:rPr>
              <w:t>CSII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uring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exercis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</w:p>
        </w:tc>
        <w:tc>
          <w:tcPr>
            <w:tcW w:w="2572" w:type="pct"/>
            <w:tcBorders>
              <w:top w:val="single" w:sz="4" w:space="0" w:color="auto"/>
            </w:tcBorders>
          </w:tcPr>
          <w:p w14:paraId="5565D254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Times New Roman"/>
              </w:rPr>
              <w:t>Hypoglycemia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coul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only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avoide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whe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th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premeal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suli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olus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was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ecrease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y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50%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="00CB5F71">
              <w:rPr>
                <w:rFonts w:ascii="Book Antiqua" w:hAnsi="Book Antiqua" w:cs="Times New Roman"/>
              </w:rPr>
              <w:t>an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iscontinuatio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of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th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asal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suli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fusio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uring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exercise.</w:t>
            </w:r>
          </w:p>
        </w:tc>
      </w:tr>
      <w:tr w:rsidR="000F2005" w:rsidRPr="00A30092" w14:paraId="51F36AFA" w14:textId="77777777" w:rsidTr="000F2005">
        <w:tc>
          <w:tcPr>
            <w:tcW w:w="697" w:type="pct"/>
          </w:tcPr>
          <w:p w14:paraId="20F126DD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30092">
              <w:rPr>
                <w:rFonts w:ascii="Book Antiqua" w:hAnsi="Book Antiqua" w:cs="Berkeley-Book"/>
              </w:rPr>
              <w:t>Rabasa-Lhoret</w:t>
            </w:r>
            <w:proofErr w:type="spellEnd"/>
            <w:r w:rsidR="002379B6">
              <w:rPr>
                <w:rFonts w:ascii="Book Antiqua" w:hAnsi="Book Antiqua" w:cs="Berkeley-Book"/>
              </w:rPr>
              <w:t xml:space="preserve"> </w:t>
            </w:r>
            <w:r w:rsidRPr="000F2005">
              <w:rPr>
                <w:rFonts w:ascii="Book Antiqua" w:hAnsi="Book Antiqua" w:cs="Berkeley-Book"/>
                <w:i/>
              </w:rPr>
              <w:t>et</w:t>
            </w:r>
            <w:r w:rsidR="002379B6">
              <w:rPr>
                <w:rFonts w:ascii="Book Antiqua" w:hAnsi="Book Antiqua" w:cs="Berkeley-Book"/>
                <w:i/>
              </w:rPr>
              <w:t xml:space="preserve"> </w:t>
            </w:r>
            <w:r w:rsidRPr="000F2005">
              <w:rPr>
                <w:rFonts w:ascii="Book Antiqua" w:hAnsi="Book Antiqua" w:cs="Berkeley-Book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qBXMPBKy","properties":{"formattedCitation":"[224]","plainCitation":"[224]","noteIndex":0},"citationItems":[{"id":1301,"uris":["http://zotero.org/users/local/2drhnPGL/items/8JRW27GQ"],"uri":["http://zotero.org/users/local/2drhnPGL/items/8JRW27GQ"],"itemData":{"id":1301,"type":"article-journal","container-title":"Diabetes Care","DOI":"10.2337/diacare.24.4.625","ISSN":"0149-5992, 1935-5548","issue":"4","journalAbbreviation":"Diabetes Care","language":"en","page":"625-630","source":"DOI.org (Crossref)","title":"Guidelines for Premeal Insulin Dose Reduction for Postprandial Exercise of Different Intensities and Durations in Type 1 Diabetic Subjects Treated Intensively With a Basal-Bolus Insulin Regimen (Ultralente-Lispro)","URL":"http://care.diabetesjournals.org/cgi/doi/10.2337/diacare.24.4.625","volume":"24","author":[{"family":"Rabasa-Lhoret","given":"R."},{"family":"Bourque","given":"J."},{"family":"Ducros","given":"F."},{"family":"Chiasson","given":"J.-L."}],"accessed":{"date-parts":[["2020",4,24]]},"issued":{"date-parts":[["2001",4,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4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6CA36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1</w:t>
            </w:r>
          </w:p>
        </w:tc>
        <w:tc>
          <w:tcPr>
            <w:tcW w:w="1425" w:type="pct"/>
          </w:tcPr>
          <w:p w14:paraId="08C6A72E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Berkeley-Book"/>
              </w:rPr>
            </w:pPr>
            <w:r w:rsidRPr="00A30092">
              <w:rPr>
                <w:rFonts w:ascii="Book Antiqua" w:hAnsi="Book Antiqua" w:cs="Berkeley-Book"/>
              </w:rPr>
              <w:t>Preme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sul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os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reduction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for</w:t>
            </w:r>
          </w:p>
          <w:p w14:paraId="4808389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Berkeley-Book"/>
              </w:rPr>
              <w:t>post-prandi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exercises</w:t>
            </w:r>
          </w:p>
        </w:tc>
        <w:tc>
          <w:tcPr>
            <w:tcW w:w="2572" w:type="pct"/>
          </w:tcPr>
          <w:p w14:paraId="7E710C57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4d5aeae2.B"/>
              </w:rPr>
            </w:pPr>
            <w:r w:rsidRPr="00A30092">
              <w:rPr>
                <w:rFonts w:ascii="Book Antiqua" w:hAnsi="Book Antiqua" w:cs="Berkeley-Book"/>
              </w:rPr>
              <w:t>Minimized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risk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of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hypoglycemia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uring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postprandi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exercise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of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ifferent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tensitie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and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ifferent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uration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by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a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suitabl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ecreas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="00CB5F71">
              <w:rPr>
                <w:rFonts w:ascii="Book Antiqua" w:hAnsi="Book Antiqua" w:cs="Berkeley-Book"/>
              </w:rPr>
              <w:t>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preme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sul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lispro.</w:t>
            </w:r>
            <w:r w:rsidR="002379B6">
              <w:rPr>
                <w:rFonts w:ascii="Book Antiqua" w:hAnsi="Book Antiqua" w:cs="Berkeley-Book"/>
              </w:rPr>
              <w:t xml:space="preserve">  </w:t>
            </w:r>
          </w:p>
        </w:tc>
      </w:tr>
      <w:tr w:rsidR="000F2005" w:rsidRPr="00A30092" w14:paraId="4329BA7C" w14:textId="77777777" w:rsidTr="000F2005">
        <w:tc>
          <w:tcPr>
            <w:tcW w:w="697" w:type="pct"/>
          </w:tcPr>
          <w:p w14:paraId="025BDEF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30092">
              <w:rPr>
                <w:rFonts w:ascii="Book Antiqua" w:hAnsi="Book Antiqua"/>
              </w:rPr>
              <w:t>Dubé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LnV7rxgn","properties":{"formattedCitation":"[225]","plainCitation":"[225]","noteIndex":0},"citationItems":[{"id":2062,"uris":["http://zotero.org/users/local/2drhnPGL/items/U3BUE7TE"],"uri":["http://zotero.org/users/local/2drhnPGL/items/U3BUE7TE"],"itemData":{"id":2062,"type":"article-journal","container-title":"Medicine &amp; Science in Sports &amp; Exercise","DOI":"10.1249/01.mss.0000174950.25188.36","ISSN":"0195-9131","issue":"8","journalAbbreviation":"Medicine &amp; Science in Sports &amp; Exercise","language":"en","page":"1276-1282","source":"DOI.org (Crossref)","title":"Exercise and Newer Insulins: How Much Glucose Supplement to Avoid Hypoglycemia?:","title-short":"Exercise and Newer Insulins","URL":"http://journals.lww.com/00005768-200508000-00004","volume":"37","author":[{"family":"Dubé","given":"Marie-Christine"},{"family":"Weisnagel","given":"S John"},{"family":"Prud???Homme","given":"Denis"},{"family":"Lavoie","given":"Carole"}],"accessed":{"date-parts":[["2020",5,16]]},"issued":{"date-parts":[["2005",8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5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984D9DC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5</w:t>
            </w:r>
          </w:p>
        </w:tc>
        <w:tc>
          <w:tcPr>
            <w:tcW w:w="1425" w:type="pct"/>
          </w:tcPr>
          <w:p w14:paraId="18A68EA4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-Roman"/>
              </w:rPr>
            </w:pPr>
            <w:r w:rsidRPr="00A30092">
              <w:rPr>
                <w:rFonts w:ascii="Book Antiqua" w:hAnsi="Book Antiqua" w:cs="Times New Roman"/>
              </w:rPr>
              <w:t>Glucos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supplement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du</w:t>
            </w:r>
            <w:r>
              <w:rPr>
                <w:rFonts w:ascii="Book Antiqua" w:hAnsi="Book Antiqua" w:cs="Times-Roman"/>
              </w:rPr>
              <w:t>rin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="00CB5F71">
              <w:rPr>
                <w:rFonts w:ascii="Book Antiqua" w:hAnsi="Book Antiqua" w:cs="Times-Roman"/>
              </w:rPr>
              <w:t xml:space="preserve">in </w:t>
            </w:r>
            <w:r>
              <w:rPr>
                <w:rFonts w:ascii="Book Antiqua" w:hAnsi="Book Antiqua" w:cs="Times-Roman"/>
              </w:rPr>
              <w:t>subjects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usin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N-</w:t>
            </w:r>
            <w:r>
              <w:rPr>
                <w:rFonts w:ascii="Book Antiqua" w:hAnsi="Book Antiqua" w:cs="Times-Roman" w:hint="eastAsia"/>
                <w:lang w:eastAsia="zh-CN"/>
              </w:rPr>
              <w:t>l</w:t>
            </w:r>
            <w:r w:rsidRPr="00A30092">
              <w:rPr>
                <w:rFonts w:ascii="Book Antiqua" w:hAnsi="Book Antiqua" w:cs="Times-Roman"/>
              </w:rPr>
              <w:t>ispro</w:t>
            </w:r>
          </w:p>
        </w:tc>
        <w:tc>
          <w:tcPr>
            <w:tcW w:w="2572" w:type="pct"/>
          </w:tcPr>
          <w:p w14:paraId="48BAD928" w14:textId="77777777" w:rsidR="000F2005" w:rsidRPr="00A30092" w:rsidRDefault="000F2005" w:rsidP="000F2005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Times-Roman"/>
              </w:rPr>
              <w:t>For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6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lat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post-prandial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follow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y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6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recovery,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a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stimat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4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a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liqui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gluco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supplement,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ingest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15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efor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="00CB5F71">
              <w:rPr>
                <w:rFonts w:ascii="Book Antiqua" w:hAnsi="Book Antiqua" w:cs="Times-Roman"/>
              </w:rPr>
              <w:t xml:space="preserve">was </w:t>
            </w:r>
            <w:r w:rsidRPr="00A30092">
              <w:rPr>
                <w:rFonts w:ascii="Book Antiqua" w:hAnsi="Book Antiqua" w:cs="Times-Roman"/>
              </w:rPr>
              <w:t>goo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for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control.</w:t>
            </w:r>
          </w:p>
        </w:tc>
      </w:tr>
      <w:tr w:rsidR="000F2005" w:rsidRPr="00A30092" w14:paraId="19BFD674" w14:textId="77777777" w:rsidTr="000F2005">
        <w:tc>
          <w:tcPr>
            <w:tcW w:w="697" w:type="pct"/>
          </w:tcPr>
          <w:p w14:paraId="32E3F08D" w14:textId="77777777" w:rsidR="000F2005" w:rsidRPr="00A30092" w:rsidRDefault="008E7ACB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8E7ACB">
              <w:rPr>
                <w:rFonts w:ascii="Book Antiqua" w:hAnsi="Book Antiqua" w:cs="HelveticaNeue-Light"/>
              </w:rPr>
              <w:t>Diabetes Research in Children Network (</w:t>
            </w:r>
            <w:proofErr w:type="spellStart"/>
            <w:r w:rsidRPr="008E7ACB">
              <w:rPr>
                <w:rFonts w:ascii="Book Antiqua" w:hAnsi="Book Antiqua" w:cs="HelveticaNeue-Light"/>
              </w:rPr>
              <w:t>DirecNet</w:t>
            </w:r>
            <w:proofErr w:type="spellEnd"/>
            <w:r w:rsidRPr="008E7ACB">
              <w:rPr>
                <w:rFonts w:ascii="Book Antiqua" w:hAnsi="Book Antiqua" w:cs="HelveticaNeue-Light"/>
              </w:rPr>
              <w:t xml:space="preserve">) Study Group </w:t>
            </w:r>
            <w:r w:rsidR="000F2005"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="000F2005" w:rsidRPr="000F2005">
              <w:rPr>
                <w:rFonts w:ascii="Book Antiqua" w:hAnsi="Book Antiqua" w:cs="HelveticaNeue-Light"/>
                <w:i/>
              </w:rPr>
              <w:t>al</w: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8RURSYB8","properties":{"formattedCitation":"[226]","plainCitation":"[226]","noteIndex":0},"citationItems":[{"id":2168,"uris":["http://zotero.org/users/local/2drhnPGL/items/MHWQ5GG9"],"uri":["http://zotero.org/users/local/2drhnPGL/items/MHWQ5GG9"],"itemData":{"id":2168,"type":"article-journal","container-title":"Diabetes care","DOI":"10.2337/dc06-0495","ISSN":"0149-5992","issue":"10","journalAbbreviation":"Diabetes care","language":"English (US)","note":"publisher: American Diabetes Association Inc.\nPMID: 17003293","page":"2200-2204","source":"experts.umn.edu","title":"Prevention of hypoglycemia during exercise in children with type 1 diabetes by suspending basal insulin","URL":"https://experts.umn.edu/en/publications/prevention-of-hypoglycemia-during-exercise-in-children-with-type-","volume":"29","author":[{"family":"Tsalikian","given":"Eva"},{"family":"Fox","given":"Larry"},{"family":"Janz","given":"Kathleen F."},{"family":"Wilson","given":"Darrell"},{"family":"Chase","given":"H. Peter"},{"family":"Fiallo-Scharer","given":"Rosanna"},{"family":"Messer","given":"Laurel"},{"family":"Tallant","given":"Barbara"},{"family":"Tansey","given":"Michael J."},{"family":"Larson","given":"Linda F."},{"family":"Coffey","given":"Julie"},{"family":"Wysocki","given":"Tim"},{"family":"Mauras","given":"Nelly"},{"family":"Fox","given":"Larry A."},{"family":"Bird","given":"Keisha"},{"family":"Englert","given":"Kim"},{"family":"Buckingham","given":"Bruce A."},{"family":"Wilson","given":"Darrell M."},{"family":"Block","given":"Jennifer M."},{"family":"Clinton","given":"Paula"},{"family":"Weinzimer","given":"Stuart A."},{"family":"Tamborlane","given":"William V."},{"family":"Doyle","given":"Elizabeth A."},{"family":"Sikes","given":"Kristin"},{"family":"Beck","given":"Roy W."},{"family":"Ruedy","given":"Katrina J."},{"family":"Kollman","given":"Craig"},{"family":"Xing","given":"Dongyuan"},{"family":"Stockdale","given":"Cynthia R."},{"family":"Steffes","given":"Michael W."},{"family":"Bucksa","given":"Jean M."},{"family":"Nowicki","given":"Maren L."},{"family":"Hale","given":"Carol A. Van"},{"family":"Makky","given":"Vicky"},{"family":"Grave","given":"Gilman D."},{"family":"Teff","given":"Karen"},{"family":"Winer","given":"Karen K."},{"family":"Becker","given":"Dorothy M."},{"family":"Cleary","given":"Patricia"},{"family":"Ryan","given":"Christopher M."},{"family":"White","given":"Neil H."},{"family":"White","given":"Perrin C."}],"accessed":{"date-parts":[["2020",5,22]]},"issued":{"date-parts":[["2006",10,1]]}}}],"schema":"https://github.com/citation-style-language/schema/raw/master/csl-citation.json"} </w:instrTex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="000F2005"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11</w:t>
            </w:r>
            <w:r w:rsidR="000F2005" w:rsidRPr="000F2005">
              <w:rPr>
                <w:rFonts w:ascii="Book Antiqua" w:hAnsi="Book Antiqua"/>
                <w:vertAlign w:val="superscript"/>
              </w:rPr>
              <w:t>]</w: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D90325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6</w:t>
            </w:r>
          </w:p>
        </w:tc>
        <w:tc>
          <w:tcPr>
            <w:tcW w:w="1425" w:type="pct"/>
          </w:tcPr>
          <w:p w14:paraId="4FE7A9F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 w:cs="HelveticaNeue-Light"/>
              </w:rPr>
              <w:t>Suspens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056F4BE9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uspens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ecrease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oglycemia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fro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43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o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16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CB5F71">
              <w:rPr>
                <w:rFonts w:ascii="Book Antiqua" w:hAnsi="Book Antiqua" w:cs="HelveticaNeue-Light"/>
              </w:rPr>
              <w:t>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dividuals</w:t>
            </w:r>
            <w:r w:rsidR="00CB5F71">
              <w:rPr>
                <w:rFonts w:ascii="Book Antiqua" w:hAnsi="Book Antiqua" w:cs="HelveticaNeue-Light"/>
              </w:rPr>
              <w:t>, b</w:t>
            </w:r>
            <w:r w:rsidRPr="00A30092">
              <w:rPr>
                <w:rFonts w:ascii="Book Antiqua" w:hAnsi="Book Antiqua" w:cs="HelveticaNeue-Light"/>
              </w:rPr>
              <w:t>u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erglycemia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45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wa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frequent.</w:t>
            </w:r>
          </w:p>
        </w:tc>
      </w:tr>
      <w:tr w:rsidR="000F2005" w:rsidRPr="00A30092" w14:paraId="18E60BE7" w14:textId="77777777" w:rsidTr="000F2005">
        <w:tc>
          <w:tcPr>
            <w:tcW w:w="697" w:type="pct"/>
          </w:tcPr>
          <w:p w14:paraId="6F92EB71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30092">
              <w:rPr>
                <w:rFonts w:ascii="Book Antiqua" w:hAnsi="Book Antiqua"/>
              </w:rPr>
              <w:t>Bussau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VhozAJNQ","properties":{"formattedCitation":"[227]","plainCitation":"[227]","noteIndex":0},"citationItems":[{"id":2072,"uris":["http://zotero.org/users/local/2drhnPGL/items/UICGPBG4"],"uri":["http://zotero.org/users/local/2drhnPGL/items/UICGPBG4"],"itemData":{"id":2072,"type":"article-journal","container-title":"Diabetes Care","DOI":"10.2337/diacare.29.03.06.dc05-1764","ISSN":"0149-5992, 1935-5548","issue":"3","journalAbbreviation":"Diabetes Care","language":"en","page":"601-606","source":"DOI.org (Crossref)","title":"The 10-s Maximal Sprint: A novel approach to counter an exercise-mediated fall in glycemia in individuals with type 1 diabetes","title-short":"The 10-s Maximal Sprint","URL":"http://care.diabetesjournals.org/cgi/doi/10.2337/diacare.29.03.06.dc05-1764","volume":"29","author":[{"family":"Bussau","given":"V. A."},{"family":"Ferreira","given":"L. D."},{"family":"Jones","given":"T. W."},{"family":"Fournier","given":"P. A."}],"accessed":{"date-parts":[["2020",5,16]]},"issued":{"date-parts":[["2006",3,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6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725F3CF1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6</w:t>
            </w:r>
          </w:p>
        </w:tc>
        <w:tc>
          <w:tcPr>
            <w:tcW w:w="1425" w:type="pct"/>
          </w:tcPr>
          <w:p w14:paraId="4AB1E329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Ten-seco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prin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derate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25646E3E" w14:textId="77777777" w:rsidR="000F2005" w:rsidRPr="00A30092" w:rsidRDefault="00CB5F71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>
              <w:rPr>
                <w:rFonts w:ascii="Book Antiqua" w:hAnsi="Book Antiqua" w:cs="HelveticaNeue-Light"/>
              </w:rPr>
              <w:t>Thi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avoid</w:t>
            </w:r>
            <w:r>
              <w:rPr>
                <w:rFonts w:ascii="Book Antiqua" w:hAnsi="Book Antiqua" w:cs="HelveticaNeue-Light"/>
              </w:rPr>
              <w:t>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earl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post-mode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hypoglycemia.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</w:tr>
      <w:tr w:rsidR="000F2005" w:rsidRPr="00A30092" w14:paraId="58DC3828" w14:textId="77777777" w:rsidTr="000F2005">
        <w:tc>
          <w:tcPr>
            <w:tcW w:w="697" w:type="pct"/>
          </w:tcPr>
          <w:p w14:paraId="4C636C6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30092">
              <w:rPr>
                <w:rFonts w:ascii="Book Antiqua" w:hAnsi="Book Antiqua"/>
              </w:rPr>
              <w:t>Bussau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lastRenderedPageBreak/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pOKJm6Vq","properties":{"formattedCitation":"[228]","plainCitation":"[228]","noteIndex":0},"citationItems":[{"id":2070,"uris":["http://zotero.org/users/local/2drhnPGL/items/XBQC7MIS"],"uri":["http://zotero.org/users/local/2drhnPGL/items/XBQC7MIS"],"itemData":{"id":2070,"type":"article-journal","container-title":"Diabetologia","DOI":"10.1007/s00125-007-0727-8","ISSN":"0012-186X, 1432-0428","issue":"9","journalAbbreviation":"Diabetologia","language":"en","page":"1815-1818","source":"DOI.org (Crossref)","title":"A 10-s sprint performed prior to moderate-intensity exercise prevents early post-exercise fall in glycaemia in individuals with type 1 diabetes","URL":"http://link.springer.com/10.1007/s00125-007-0727-8","volume":"50","author":[{"family":"Bussau","given":"V. A."},{"family":"Ferreira","given":"L. D."},{"family":"Jones","given":"T. W."},{"family":"Fournier","given":"P. A."}],"accessed":{"date-parts":[["2020",5,16]]},"issued":{"date-parts":[["2007",8,6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7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D4313F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lastRenderedPageBreak/>
              <w:t>2007</w:t>
            </w:r>
          </w:p>
        </w:tc>
        <w:tc>
          <w:tcPr>
            <w:tcW w:w="1425" w:type="pct"/>
          </w:tcPr>
          <w:p w14:paraId="3162F049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Ten-seco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prin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lastRenderedPageBreak/>
              <w:t>bef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derate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3BA8E168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T3713a231"/>
              </w:rPr>
            </w:pPr>
            <w:r w:rsidRPr="00A30092">
              <w:rPr>
                <w:rFonts w:ascii="Book Antiqua" w:hAnsi="Book Antiqua" w:cs="AdvTT3713a231"/>
              </w:rPr>
              <w:lastRenderedPageBreak/>
              <w:t>Prevent</w:t>
            </w:r>
            <w:r w:rsidR="00CB5F71">
              <w:rPr>
                <w:rFonts w:ascii="Book Antiqua" w:hAnsi="Book Antiqua" w:cs="AdvTT3713a231"/>
              </w:rPr>
              <w:t>ed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hypoglycemia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during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earl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lastRenderedPageBreak/>
              <w:t>recover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from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moderate-intensit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exercise.</w:t>
            </w:r>
          </w:p>
        </w:tc>
      </w:tr>
      <w:tr w:rsidR="000F2005" w:rsidRPr="00A30092" w14:paraId="128C47CC" w14:textId="77777777" w:rsidTr="000F2005">
        <w:tc>
          <w:tcPr>
            <w:tcW w:w="697" w:type="pct"/>
          </w:tcPr>
          <w:p w14:paraId="13634D85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lastRenderedPageBreak/>
              <w:t>Wes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rDS7JbKp","properties":{"formattedCitation":"[229]","plainCitation":"[229]","noteIndex":0},"citationItems":[{"id":2167,"uris":["http://zotero.org/users/local/2drhnPGL/items/DXSGX4E4"],"uri":["http://zotero.org/users/local/2drhnPGL/items/DXSGX4E4"],"itemData":{"id":2167,"type":"article-journal","container-title":"Journal of Sports Sciences","DOI":"10.1080/02640411003734093","ISSN":"0264-0414, 1466-447X","issue":"7","journalAbbreviation":"Journal of Sports Sciences","language":"en","page":"781-788","source":"DOI.org (Crossref)","title":"Blood glucose responses to reductions in pre-exercise rapid-acting insulin for 24 h after running in individuals with type 1 diabetes","URL":"http://www.tandfonline.com/doi/abs/10.1080/02640411003734093","volume":"28","author":[{"family":"West","given":"Daniel J."},{"family":"Morton","given":"Richard D."},{"family":"Bain","given":"Stephen C."},{"family":"Stephens","given":"Jeffrey W."},{"family":"Bracken","given":"Richard M."}],"accessed":{"date-parts":[["2020",5,22]]},"issued":{"date-parts":[["2010",5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8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3A1ABE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0</w:t>
            </w:r>
          </w:p>
        </w:tc>
        <w:tc>
          <w:tcPr>
            <w:tcW w:w="1425" w:type="pct"/>
          </w:tcPr>
          <w:p w14:paraId="4C4B91EE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AdvP858B"/>
              </w:rPr>
              <w:t>Reductions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in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pre-exercise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rapid-acting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insulin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by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75%,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50%,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or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25%</w:t>
            </w:r>
          </w:p>
        </w:tc>
        <w:tc>
          <w:tcPr>
            <w:tcW w:w="2572" w:type="pct"/>
          </w:tcPr>
          <w:p w14:paraId="0A2A4456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8585"/>
              </w:rPr>
            </w:pPr>
            <w:r w:rsidRPr="00A30092">
              <w:rPr>
                <w:rFonts w:ascii="Book Antiqua" w:hAnsi="Book Antiqua" w:cs="AdvP8585"/>
              </w:rPr>
              <w:t>A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75%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eductio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="00CB5F71">
              <w:rPr>
                <w:rFonts w:ascii="Book Antiqua" w:hAnsi="Book Antiqua" w:cs="AdvP8585"/>
              </w:rPr>
              <w:t>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pre-exercise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sul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esult</w:t>
            </w:r>
            <w:r w:rsidR="00CB5F71">
              <w:rPr>
                <w:rFonts w:ascii="Book Antiqua" w:hAnsi="Book Antiqua" w:cs="AdvP8585"/>
              </w:rPr>
              <w:t>e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the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greatest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preservatio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of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BG,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n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decrease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dietary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take,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for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24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="004606CD">
              <w:rPr>
                <w:rFonts w:ascii="Book Antiqua" w:hAnsi="Book Antiqua" w:cs="AdvP8585" w:hint="eastAsia"/>
                <w:lang w:eastAsia="zh-CN"/>
              </w:rPr>
              <w:t>h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fter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unning.</w:t>
            </w:r>
          </w:p>
        </w:tc>
      </w:tr>
      <w:tr w:rsidR="000F2005" w:rsidRPr="00A30092" w14:paraId="129036CC" w14:textId="77777777" w:rsidTr="000F2005">
        <w:tc>
          <w:tcPr>
            <w:tcW w:w="697" w:type="pct"/>
            <w:vMerge w:val="restart"/>
          </w:tcPr>
          <w:p w14:paraId="2AAB2B9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 w:cs="HelveticaNeue-Light"/>
              </w:rPr>
              <w:t>Tap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bookmarkStart w:id="117" w:name="OLE_LINK53"/>
            <w:bookmarkStart w:id="118" w:name="OLE_LINK54"/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bookmarkEnd w:id="117"/>
            <w:bookmarkEnd w:id="118"/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CCXmrWJ","properties":{"formattedCitation":"[230]","plainCitation":"[230]","noteIndex":0},"citationItems":[{"id":2079,"uris":["http://zotero.org/users/local/2drhnPGL/items/XY8KMAFW"],"uri":["http://zotero.org/users/local/2drhnPGL/items/XY8KMAFW"],"itemData":{"id":2079,"type":"article-journal","container-title":"The Journal of Pediatrics","DOI":"10.1016/j.jpeds.2010.06.004","ISSN":"00223476","issue":"5","journalAbbreviation":"The Journal of Pediatrics","language":"en","page":"784-788.e1","source":"DOI.org (Crossref)","title":"Preventing Post-Exercise Nocturnal Hypoglycemia in Children with Type 1 Diabetes","URL":"https://linkinghub.elsevier.com/retrieve/pii/S0022347610004853","volume":"157","author":[{"family":"Taplin","given":"Craig E."},{"family":"Cobry","given":"Erin"},{"family":"Messer","given":"Laurel"},{"family":"McFann","given":"Kim"},{"family":"Chase","given":"H. Peter"},{"family":"Fiallo-Scharer","given":"Rosanna"}],"accessed":{"date-parts":[["2020",5,16]]},"issued":{"date-parts":[["2010",1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9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  <w:p w14:paraId="03B2ED9C" w14:textId="77777777" w:rsidR="000F2005" w:rsidRPr="00A30092" w:rsidRDefault="002379B6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306" w:type="pct"/>
            <w:vMerge w:val="restart"/>
          </w:tcPr>
          <w:p w14:paraId="0252394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0</w:t>
            </w:r>
          </w:p>
          <w:p w14:paraId="276C878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25" w:type="pct"/>
          </w:tcPr>
          <w:p w14:paraId="09981001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20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educt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vernigh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29AAA532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SA183"/>
              </w:rPr>
            </w:pPr>
            <w:r w:rsidRPr="00A30092">
              <w:rPr>
                <w:rFonts w:ascii="Book Antiqua" w:hAnsi="Book Antiqua" w:cs="AdvPSA183"/>
              </w:rPr>
              <w:t>Was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saf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nd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effectiv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in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preventing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nocturn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oglycemia.</w:t>
            </w:r>
          </w:p>
        </w:tc>
      </w:tr>
      <w:tr w:rsidR="000F2005" w:rsidRPr="00A30092" w14:paraId="2928C4AB" w14:textId="77777777" w:rsidTr="000F2005">
        <w:tc>
          <w:tcPr>
            <w:tcW w:w="697" w:type="pct"/>
            <w:vMerge/>
          </w:tcPr>
          <w:p w14:paraId="4192FC76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</w:p>
        </w:tc>
        <w:tc>
          <w:tcPr>
            <w:tcW w:w="306" w:type="pct"/>
            <w:vMerge/>
          </w:tcPr>
          <w:p w14:paraId="3EEC183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25" w:type="pct"/>
          </w:tcPr>
          <w:p w14:paraId="026A4F5A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2.5</w:t>
            </w:r>
            <w:r w:rsidR="002379B6">
              <w:rPr>
                <w:rFonts w:ascii="Book Antiqua" w:hAnsi="Book Antiqua" w:cs="HelveticaNeue-Light" w:hint="eastAsia"/>
                <w:lang w:eastAsia="zh-CN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edtim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o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r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erbutalin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4372E0D9" w14:textId="77777777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SA183"/>
              </w:rPr>
            </w:pPr>
            <w:r w:rsidRPr="00A30092">
              <w:rPr>
                <w:rFonts w:ascii="Book Antiqua" w:hAnsi="Book Antiqua" w:cs="AdvPSA183"/>
              </w:rPr>
              <w:t>Effectiv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t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voiding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hypoglycemia</w:t>
            </w:r>
            <w:r w:rsidR="00CB5F71">
              <w:rPr>
                <w:rFonts w:ascii="Book Antiqua" w:hAnsi="Book Antiqua" w:cs="AdvPSA183"/>
              </w:rPr>
              <w:t>,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but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linked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with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hyperglycemia.</w:t>
            </w:r>
          </w:p>
        </w:tc>
      </w:tr>
      <w:tr w:rsidR="000F2005" w:rsidRPr="00A30092" w14:paraId="3BD9F930" w14:textId="77777777" w:rsidTr="000F2005">
        <w:tc>
          <w:tcPr>
            <w:tcW w:w="697" w:type="pct"/>
          </w:tcPr>
          <w:p w14:paraId="1C0DAAD1" w14:textId="77777777" w:rsidR="000F2005" w:rsidRPr="00A30092" w:rsidRDefault="000F2005" w:rsidP="000F200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Riddell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QINOlb56","properties":{"formattedCitation":"[219]","plainCitation":"[219]","noteIndex":0},"citationItems":[{"id":1622,"uris":["http://zotero.org/users/local/2drhnPGL/items/X5Y4XMYF"],"uri":["http://zotero.org/users/local/2drhnPGL/items/X5Y4XMYF"],"itemData":{"id":1622,"type":"article-journal","container-title":"Diabetes Technology &amp; Therapeutics","DOI":"10.1089/dia.2011.0052","ISSN":"1520-9156, 1557-8593","issue":"8","journalAbbreviation":"Diabetes Technology &amp; Therapeutics","language":"en","page":"819-825","source":"DOI.org (Crossref)","title":"Preventing Exercise-Induced Hypoglycemia in Type 1 Diabetes Using Real-Time Continuous Glucose Monitoring and a New Carbohydrate Intake Algorithm: An Observational Field Study","title-short":"Preventing Exercise-Induced Hypoglycemia in Type 1 Diabetes Using Real-Time Continuous Glucose Monitoring and a New Carbohydrate Intake Algorithm","URL":"http://www.liebertpub.com/doi/10.1089/dia.2011.0052","volume":"13","author":[{"family":"Riddell","given":"Michael C."},{"family":"Milliken","given":"Jill"}],"accessed":{"date-parts":[["2020",5,6]]},"issued":{"date-parts":[["2011",8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19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35ECD78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1</w:t>
            </w:r>
          </w:p>
        </w:tc>
        <w:tc>
          <w:tcPr>
            <w:tcW w:w="1425" w:type="pct"/>
          </w:tcPr>
          <w:p w14:paraId="76FD619D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T-CG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</w:t>
            </w:r>
            <w:r w:rsidR="004606CD">
              <w:rPr>
                <w:rFonts w:ascii="Book Antiqua" w:hAnsi="Book Antiqua" w:cs="HelveticaNeue-Light"/>
              </w:rPr>
              <w:t>arbohyd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intak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algorith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(8</w:t>
            </w:r>
            <w:r w:rsidR="004606CD">
              <w:rPr>
                <w:rFonts w:ascii="Book Antiqua" w:hAnsi="Book Antiqua" w:cs="HelveticaNeue-Light" w:hint="eastAsia"/>
                <w:lang w:eastAsia="zh-CN"/>
              </w:rPr>
              <w:t>-</w:t>
            </w:r>
            <w:r w:rsidRPr="00A30092">
              <w:rPr>
                <w:rFonts w:ascii="Book Antiqua" w:hAnsi="Book Antiqua" w:cs="HelveticaNeue-Light"/>
              </w:rPr>
              <w:t>20</w:t>
            </w:r>
            <w:r w:rsidR="00CB5F71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),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epend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h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oncentrat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luco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h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im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T-CG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ler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ate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hang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lycemia</w:t>
            </w:r>
          </w:p>
        </w:tc>
        <w:tc>
          <w:tcPr>
            <w:tcW w:w="2572" w:type="pct"/>
          </w:tcPr>
          <w:p w14:paraId="7196A8E3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7C2E"/>
              </w:rPr>
            </w:pPr>
            <w:r w:rsidRPr="00A30092">
              <w:rPr>
                <w:rFonts w:ascii="Book Antiqua" w:hAnsi="Book Antiqua" w:cs="AdvP7C2E"/>
              </w:rPr>
              <w:t>Th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coupl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arbohydrat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intak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lgorithm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with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RT-CGM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void</w:t>
            </w:r>
            <w:r w:rsidR="00F154C8">
              <w:rPr>
                <w:rFonts w:ascii="Book Antiqua" w:hAnsi="Book Antiqua" w:cs="AdvP7C2E"/>
              </w:rPr>
              <w:t>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hypo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maintain</w:t>
            </w:r>
            <w:r w:rsidR="00F154C8">
              <w:rPr>
                <w:rFonts w:ascii="Book Antiqua" w:hAnsi="Book Antiqua" w:cs="AdvP7C2E"/>
              </w:rPr>
              <w:t>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eu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during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exercise.</w:t>
            </w:r>
          </w:p>
        </w:tc>
      </w:tr>
      <w:tr w:rsidR="000F2005" w:rsidRPr="00A30092" w14:paraId="6D862701" w14:textId="77777777" w:rsidTr="000F2005">
        <w:tc>
          <w:tcPr>
            <w:tcW w:w="697" w:type="pct"/>
          </w:tcPr>
          <w:p w14:paraId="34396F7E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Gar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k3ge9r7E","properties":{"formattedCitation":"[231]","plainCitation":"[231]","noteIndex":0},"citationItems":[{"id":2161,"uris":["http://zotero.org/users/local/2drhnPGL/items/2QDKH6CH"],"uri":["http://zotero.org/users/local/2drhnPGL/items/2QDKH6CH"],"itemData":{"id":2161,"type":"article-journal","container-title":"Diabetes Technology &amp; Therapeutics","DOI":"10.1089/dia.2011.0292","ISSN":"1520-9156, 1557-8593","issue":"3","journalAbbreviation":"Diabetes Technology &amp; Therapeutics","language":"en","page":"205-209","source":"DOI.org (Crossref)","title":"Reduction in Duration of Hypoglycemia by Automatic Suspension of Insulin Delivery: The In-Clinic ASPIRE Study","title-short":"Reduction in Duration of Hypoglycemia by Automatic Suspension of Insulin Delivery","URL":"http://www.liebertpub.com/doi/10.1089/dia.2011.0292","volume":"14","author":[{"family":"Garg","given":"Satish"},{"family":"Brazg","given":"Ronald L."},{"family":"Bailey","given":"Timothy S."},{"family":"Buckingham","given":"Bruce A."},{"family":"Slover","given":"Robert H."},{"family":"Klonoff","given":"David C."},{"family":"Shin","given":"John"},{"family":"Welsh","given":"John B."},{"family":"Kaufman","given":"Francine R."}],"accessed":{"date-parts":[["2020",5,22]]},"issued":{"date-parts":[["2012",3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0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A77127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2</w:t>
            </w:r>
          </w:p>
        </w:tc>
        <w:tc>
          <w:tcPr>
            <w:tcW w:w="1425" w:type="pct"/>
          </w:tcPr>
          <w:p w14:paraId="650B081C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P7C2E"/>
              </w:rPr>
              <w:t>A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utomatic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suspensio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of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insuli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deliver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whe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eastAsia="MTSY" w:hAnsi="Book Antiqua" w:cs="MTSY"/>
              </w:rPr>
              <w:t>≤</w:t>
            </w:r>
            <w:r w:rsidR="002379B6">
              <w:rPr>
                <w:rFonts w:ascii="Book Antiqua" w:eastAsia="MTSY" w:hAnsi="Book Antiqua" w:cs="MTSY" w:hint="eastAsia"/>
                <w:lang w:eastAsia="zh-CN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70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g/d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73430790" w14:textId="77777777" w:rsidR="000F2005" w:rsidRPr="00A30092" w:rsidRDefault="00F154C8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7C2E"/>
              </w:rPr>
            </w:pPr>
            <w:r>
              <w:rPr>
                <w:rFonts w:ascii="Book Antiqua" w:hAnsi="Book Antiqua" w:cs="AdvP7C2E"/>
              </w:rPr>
              <w:t>This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significantl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decreas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th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duratio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a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severit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of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induc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hypo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without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causing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rebou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hyperglycemia.</w:t>
            </w:r>
          </w:p>
        </w:tc>
      </w:tr>
      <w:tr w:rsidR="000F2005" w:rsidRPr="00A30092" w14:paraId="03435C6D" w14:textId="77777777" w:rsidTr="000F2005">
        <w:tc>
          <w:tcPr>
            <w:tcW w:w="697" w:type="pct"/>
          </w:tcPr>
          <w:p w14:paraId="4E934FC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HelveticaNeue-Light"/>
              </w:rPr>
              <w:t>Yardle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W8nlNq1E","properties":{"formattedCitation":"[200]","plainCitation":"[200]","noteIndex":0},"citationItems":[{"id":2077,"uris":["http://zotero.org/users/local/2drhnPGL/items/USRY48UI"],"uri":["http://zotero.org/users/local/2drhnPGL/items/USRY48UI"],"itemData":{"id":2077,"type":"article-journal","container-title":"Diabetes Care","DOI":"10.2337/dc11-1844","ISSN":"0149-5992, 1935-5548","issue":"4","journalAbbreviation":"Diabetes Care","language":"en","page":"669-675","source":"DOI.org (Crossref)","title":"Effects of Performing Resistance Exercise Before Versus After Aerobic Exercise on Glycemia in Type 1 Diabetes","URL":"http://care.diabetesjournals.org/cgi/doi/10.2337/dc11-1844","volume":"35","author":[{"family":"Yardley","given":"J. E."},{"family":"Kenny","given":"G. P."},{"family":"Perkins","given":"B. A."},{"family":"Riddell","given":"M. C."},{"family":"Malcolm","given":"J."},{"family":"Boulay","given":"P."},{"family":"Khandwala","given":"F."},{"family":"Sigal","given":"R. J."}],"accessed":{"date-parts":[["2020",5,16]]},"issued":{"date-parts":[["2012",4,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00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0467FC88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2</w:t>
            </w:r>
          </w:p>
        </w:tc>
        <w:tc>
          <w:tcPr>
            <w:tcW w:w="1425" w:type="pct"/>
          </w:tcPr>
          <w:p w14:paraId="244F9738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esistanc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ef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erobic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1C690075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96667d11"/>
              </w:rPr>
            </w:pPr>
            <w:r w:rsidRPr="00A30092">
              <w:rPr>
                <w:rFonts w:ascii="Book Antiqua" w:hAnsi="Book Antiqua" w:cs="AdvOT96667d11"/>
              </w:rPr>
              <w:t>Performin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resistanc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firs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mprov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c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stability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roughou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reas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uratio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severity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of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hypoglycemia.</w:t>
            </w:r>
          </w:p>
        </w:tc>
      </w:tr>
      <w:tr w:rsidR="000F2005" w:rsidRPr="00A30092" w14:paraId="75A8F74C" w14:textId="77777777" w:rsidTr="000F2005">
        <w:tc>
          <w:tcPr>
            <w:tcW w:w="697" w:type="pct"/>
          </w:tcPr>
          <w:p w14:paraId="4A3D85D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lastRenderedPageBreak/>
              <w:t>Yardle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XCuVkPM4","properties":{"formattedCitation":"[232]","plainCitation":"[232]","noteIndex":0},"citationItems":[{"id":1618,"uris":["http://zotero.org/users/local/2drhnPGL/items/NZ7V86JP"],"uri":["http://zotero.org/users/local/2drhnPGL/items/NZ7V86JP"],"itemData":{"id":1618,"type":"article-journal","container-title":"Canadian Journal of Diabetes","DOI":"10.1016/j.jcjd.2013.07.020","ISSN":"14992671","issue":"6","journalAbbreviation":"Canadian Journal of Diabetes","language":"en","page":"420-426","source":"DOI.org (Crossref)","title":"Resistance Exercise in Type 1 Diabetes","URL":"https://linkinghub.elsevier.com/retrieve/pii/S1499267113008514","volume":"37","author":[{"family":"Yardley","given":"Jane E."},{"family":"Sigal","given":"Ronald J."},{"family":"Perkins","given":"Bruce A."},{"family":"Riddell","given":"Michael C."},{"family":"Kenny","given":"Glen P."}],"accessed":{"date-parts":[["2020",5,6]]},"issued":{"date-parts":[["2013",1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1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35450E9C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354E3E4E" w14:textId="77777777" w:rsidR="000F2005" w:rsidRPr="00A30092" w:rsidRDefault="000F2005" w:rsidP="004606CD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esistanc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 w:rsidRPr="004606CD">
              <w:rPr>
                <w:rFonts w:ascii="Book Antiqua" w:hAnsi="Book Antiqua" w:cs="HelveticaNeue-Light" w:hint="eastAsia"/>
                <w:i/>
                <w:lang w:eastAsia="zh-CN"/>
              </w:rPr>
              <w:t>v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erobic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15B902B1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96667d11"/>
              </w:rPr>
            </w:pPr>
            <w:r w:rsidRPr="00A30092">
              <w:rPr>
                <w:rFonts w:ascii="Book Antiqua" w:hAnsi="Book Antiqua" w:cs="AdvOT96667d11"/>
              </w:rPr>
              <w:t>Resistanc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caus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les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itial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lin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B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bu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olonge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rease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a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erobic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xercise.</w:t>
            </w:r>
          </w:p>
        </w:tc>
      </w:tr>
      <w:tr w:rsidR="000F2005" w:rsidRPr="00A30092" w14:paraId="5269AAE0" w14:textId="77777777" w:rsidTr="000F2005">
        <w:tc>
          <w:tcPr>
            <w:tcW w:w="697" w:type="pct"/>
          </w:tcPr>
          <w:p w14:paraId="6E2404E2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ampbel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0tVIa3p","properties":{"formattedCitation":"[233]","plainCitation":"[233]","noteIndex":0},"citationItems":[{"id":1754,"uris":["http://zotero.org/users/local/2drhnPGL/items/ZD55WTJJ"],"uri":["http://zotero.org/users/local/2drhnPGL/items/ZD55WTJJ"],"itemData":{"id":1754,"type":"article-journal","container-title":"Diabetes Care","DOI":"10.2337/dc12-2467","ISSN":"0149-5992, 1935-5548","issue":"8","journalAbbreviation":"Diabetes Care","language":"en","page":"2217-2224","source":"DOI.org (Crossref)","title":"Large Pre- and Postexercise Rapid-Acting Insulin Reductions Preserve Glycemia and Prevent Early- but Not Late-Onset Hypoglycemia in Patients With Type 1 Diabetes","URL":"http://care.diabetesjournals.org/cgi/doi/10.2337/dc12-2467","volume":"36","author":[{"family":"Campbell","given":"M. D."},{"family":"Walker","given":"M."},{"family":"Trenell","given":"M. I."},{"family":"Jakovljevic","given":"D. G."},{"family":"Stevenson","given":"E. J."},{"family":"Bracken","given":"R. M."},{"family":"Bain","given":"S. C."},{"family":"West","given":"D. J."}],"accessed":{"date-parts":[["2020",5,12]]},"issued":{"date-parts":[["2013",8,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2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76DC500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7CF80FF6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4d5aeae2.B"/>
              </w:rPr>
            </w:pPr>
            <w:r>
              <w:rPr>
                <w:rFonts w:ascii="Book Antiqua" w:hAnsi="Book Antiqua" w:cs="AdvOT4d5aeae2.B"/>
              </w:rPr>
              <w:t>Pre-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>
              <w:rPr>
                <w:rFonts w:ascii="Book Antiqua" w:hAnsi="Book Antiqua" w:cs="AdvOT4d5aeae2.B"/>
              </w:rPr>
              <w:t>and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>
              <w:rPr>
                <w:rFonts w:ascii="Book Antiqua" w:hAnsi="Book Antiqua" w:cs="AdvOT4d5aeae2.B" w:hint="eastAsia"/>
                <w:lang w:eastAsia="zh-CN"/>
              </w:rPr>
              <w:t>p</w:t>
            </w:r>
            <w:r w:rsidR="000F2005" w:rsidRPr="00A30092">
              <w:rPr>
                <w:rFonts w:ascii="Book Antiqua" w:hAnsi="Book Antiqua" w:cs="AdvOT4d5aeae2.B"/>
              </w:rPr>
              <w:t>ost-exercise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rapid-acting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insulin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reductions</w:t>
            </w:r>
          </w:p>
        </w:tc>
        <w:tc>
          <w:tcPr>
            <w:tcW w:w="2572" w:type="pct"/>
          </w:tcPr>
          <w:p w14:paraId="53893957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AdvOT96667d11"/>
              </w:rPr>
              <w:t>25%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e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50%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rapid-actin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sul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o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eserv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otect</w:t>
            </w:r>
            <w:r w:rsidR="00F154C8">
              <w:rPr>
                <w:rFonts w:ascii="Book Antiqua" w:hAnsi="Book Antiqua" w:cs="AdvOT96667d11"/>
              </w:rPr>
              <w:t>e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atient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gains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arly-onse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hypo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(8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="004606CD">
              <w:rPr>
                <w:rFonts w:ascii="Book Antiqua" w:hAnsi="Book Antiqua" w:cs="AdvOT96667d11" w:hint="eastAsia"/>
                <w:lang w:eastAsia="zh-CN"/>
              </w:rPr>
              <w:t>h</w:t>
            </w:r>
            <w:r w:rsidRPr="00A30092">
              <w:rPr>
                <w:rFonts w:ascii="Book Antiqua" w:hAnsi="Book Antiqua" w:cs="AdvOT96667d11"/>
              </w:rPr>
              <w:t>).</w:t>
            </w:r>
          </w:p>
        </w:tc>
      </w:tr>
      <w:tr w:rsidR="000F2005" w:rsidRPr="00A30092" w14:paraId="56D7D945" w14:textId="77777777" w:rsidTr="000F2005">
        <w:tc>
          <w:tcPr>
            <w:tcW w:w="697" w:type="pct"/>
          </w:tcPr>
          <w:p w14:paraId="3ACD3F46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Schiav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baMgVyY0","properties":{"formattedCitation":"[234]","plainCitation":"[234]","noteIndex":0},"citationItems":[{"id":2163,"uris":["http://zotero.org/users/local/2drhnPGL/items/66LUERQ3"],"uri":["http://zotero.org/users/local/2drhnPGL/items/66LUERQ3"],"itemData":{"id":2163,"type":"article-journal","container-title":"Journal of Diabetes Science and Technology","DOI":"10.1177/193229681300700606","ISSN":"1932-2968, 1932-2968","issue":"6","journalAbbreviation":"J Diabetes Sci Technol","language":"en","page":"1461-1469","source":"DOI.org (Crossref)","title":"&lt;i&gt;In Silico&lt;/i&gt; Optimization of Basal Insulin Infusion Rate during Exercise: Implication for Artificial Pancreas","title-short":"&lt;i&gt;In Silico&lt;/i&gt; Optimization of Basal Insulin Infusion Rate during Exercise","URL":"http://journals.sagepub.com/doi/10.1177/193229681300700606","volume":"7","author":[{"family":"Schiavon","given":"Michele"},{"family":"Man","given":"Chiara Dalla"},{"family":"Kudva","given":"Yogish C."},{"family":"Basu","given":"Ananda"},{"family":"Cobelli","given":"Claudio"}],"accessed":{"date-parts":[["2020",5,22]]},"issued":{"date-parts":[["2013",1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3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F01297B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1AA157B6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8585"/>
              </w:rPr>
            </w:pPr>
            <w:r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hint="eastAsia"/>
                <w:lang w:eastAsia="zh-CN"/>
              </w:rPr>
              <w:t>s</w:t>
            </w:r>
            <w:r w:rsidR="000F2005" w:rsidRPr="00A30092">
              <w:rPr>
                <w:rFonts w:ascii="Book Antiqua" w:hAnsi="Book Antiqua"/>
              </w:rPr>
              <w:t>ilico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optimizatio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of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basal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insuli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infusio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rate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during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exercise</w:t>
            </w:r>
          </w:p>
        </w:tc>
        <w:tc>
          <w:tcPr>
            <w:tcW w:w="2572" w:type="pct"/>
          </w:tcPr>
          <w:p w14:paraId="3AAE96B1" w14:textId="77777777" w:rsidR="000F2005" w:rsidRPr="00A30092" w:rsidRDefault="000F2005" w:rsidP="00F154C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A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ecrease</w:t>
            </w:r>
            <w:r w:rsidR="002379B6">
              <w:rPr>
                <w:rFonts w:ascii="Book Antiqua" w:hAnsi="Book Antiqua"/>
              </w:rPr>
              <w:t xml:space="preserve"> </w:t>
            </w:r>
            <w:r w:rsidR="00F154C8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asal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sul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50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tart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90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efor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xerci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30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ur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xerci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af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ffectiv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for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gluco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control.</w:t>
            </w:r>
          </w:p>
        </w:tc>
      </w:tr>
      <w:tr w:rsidR="000F2005" w:rsidRPr="00A30092" w14:paraId="08D80F6B" w14:textId="77777777" w:rsidTr="000F2005">
        <w:trPr>
          <w:trHeight w:val="656"/>
        </w:trPr>
        <w:tc>
          <w:tcPr>
            <w:tcW w:w="697" w:type="pct"/>
          </w:tcPr>
          <w:p w14:paraId="31B70528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30092">
              <w:rPr>
                <w:rFonts w:ascii="Book Antiqua" w:hAnsi="Book Antiqua" w:cs="HelveticaNeue-Light"/>
              </w:rPr>
              <w:t>Danne</w:t>
            </w:r>
            <w:proofErr w:type="spellEnd"/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yH6EALyy","properties":{"formattedCitation":"[235]","plainCitation":"[235]","noteIndex":0},"citationItems":[{"id":2162,"uris":["http://zotero.org/users/local/2drhnPGL/items/8CYAMCUQ"],"uri":["http://zotero.org/users/local/2drhnPGL/items/8CYAMCUQ"],"itemData":{"id":2162,"type":"article-journal","container-title":"Diabetes Technology &amp; Therapeutics","DOI":"10.1089/dia.2013.0327","ISSN":"1520-9156, 1557-8593","issue":"6","journalAbbreviation":"Diabetes Technology &amp; Therapeutics","language":"en","page":"338-347","source":"DOI.org (Crossref)","title":"The PILGRIM Study: In Silico Modeling of a Predictive Low Glucose Management System and Feasibility in Youth with Type 1 Diabetes During Exercise","title-short":"The PILGRIM Study","URL":"http://www.liebertpub.com/doi/10.1089/dia.2013.0327","volume":"16","author":[{"family":"Danne","given":"Thomas"},{"family":"Tsioli","given":"Christiana"},{"family":"Kordonouri","given":"Olga"},{"family":"Blaesig","given":"Sarah"},{"family":"Remus","given":"Kerstin"},{"family":"Roy","given":"Anirban"},{"family":"Keenan","given":"Barry"},{"family":"Lee","given":"Scott W."},{"family":"Kaufman","given":"Francine R."}],"accessed":{"date-parts":[["2020",5,22]]},"issued":{"date-parts":[["2014",6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4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54DA83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4</w:t>
            </w:r>
          </w:p>
        </w:tc>
        <w:tc>
          <w:tcPr>
            <w:tcW w:w="1425" w:type="pct"/>
          </w:tcPr>
          <w:p w14:paraId="1F3C5520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TimRomLiebert"/>
              </w:rPr>
              <w:t>PLGM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(suspensio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f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insuli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deliver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bas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predict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ensor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gluco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values)</w:t>
            </w:r>
          </w:p>
        </w:tc>
        <w:tc>
          <w:tcPr>
            <w:tcW w:w="2572" w:type="pct"/>
          </w:tcPr>
          <w:p w14:paraId="689A771A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TimRomLiebert"/>
              </w:rPr>
              <w:t>PLGM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ma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decrea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everit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f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hypoglycemia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bov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at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lread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establish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for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lgorithms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at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u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reshold-bas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uspension.</w:t>
            </w:r>
          </w:p>
        </w:tc>
      </w:tr>
      <w:tr w:rsidR="000F2005" w:rsidRPr="00A30092" w14:paraId="105FFA35" w14:textId="77777777" w:rsidTr="000F2005">
        <w:tc>
          <w:tcPr>
            <w:tcW w:w="697" w:type="pct"/>
          </w:tcPr>
          <w:p w14:paraId="63D42FB8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ampbel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rYzTchnm","properties":{"formattedCitation":"[236]","plainCitation":"[236]","noteIndex":0},"citationItems":[{"id":1459,"uris":["http://zotero.org/users/local/2drhnPGL/items/7BLZDCF9"],"uri":["http://zotero.org/users/local/2drhnPGL/items/7BLZDCF9"],"itemData":{"id":1459,"type":"article-journal","container-title":"BMJ Open Diabetes Research &amp; Care","DOI":"10.1136/bmjdrc-2015-000085","ISSN":"2052-4897","issue":"1","journalAbbreviation":"BMJ Open Diab Res Care","language":"en","page":"e000085","source":"DOI.org (Crossref)","title":"Insulin therapy and dietary adjustments to normalize glycemia and prevent nocturnal hypoglycemia after evening exercise in type 1 diabetes: a randomized controlled trial","title-short":"Insulin therapy and dietary adjustments to normalize glycemia and prevent nocturnal hypoglycemia after evening exercise in type 1 diabetes","URL":"http://drc.bmj.com/lookup/doi/10.1136/bmjdrc-2015-000085","volume":"3","author":[{"family":"Campbell","given":"Matthew D"},{"family":"Walker","given":"Mark"},{"family":"Bracken","given":"Richard M"},{"family":"Turner","given":"Daniel"},{"family":"Stevenson","given":"Emma J"},{"family":"Gonzalez","given":"Javier T"},{"family":"Shaw","given":"James A"},{"family":"West","given":"Daniel J"}],"accessed":{"date-parts":[["2020",5,1]]},"issued":{"date-parts":[["2015",5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5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379A5B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5</w:t>
            </w:r>
          </w:p>
        </w:tc>
        <w:tc>
          <w:tcPr>
            <w:tcW w:w="1425" w:type="pct"/>
          </w:tcPr>
          <w:p w14:paraId="16298035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30a32c65"/>
              </w:rPr>
            </w:pPr>
            <w:r w:rsidRPr="00A30092">
              <w:rPr>
                <w:rFonts w:ascii="Book Antiqua" w:hAnsi="Book Antiqua" w:cs="AdvOT30a32c65"/>
              </w:rPr>
              <w:t>Combine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bookmarkStart w:id="119" w:name="_Hlk41508603"/>
            <w:r w:rsidRPr="00A30092">
              <w:rPr>
                <w:rFonts w:ascii="Book Antiqua" w:hAnsi="Book Antiqua" w:cs="AdvOT30a32c65"/>
              </w:rPr>
              <w:t>basal-bolus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insuli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bookmarkEnd w:id="119"/>
            <w:r w:rsidRPr="00A30092">
              <w:rPr>
                <w:rFonts w:ascii="Book Antiqua" w:hAnsi="Book Antiqua" w:cs="AdvOT30a32c65"/>
              </w:rPr>
              <w:t>dos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reductio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an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carbohydrat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eed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strategy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ollow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exercis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</w:p>
        </w:tc>
        <w:tc>
          <w:tcPr>
            <w:tcW w:w="2572" w:type="pct"/>
          </w:tcPr>
          <w:p w14:paraId="5128415A" w14:textId="77777777" w:rsidR="000F2005" w:rsidRPr="00A30092" w:rsidRDefault="000F2005" w:rsidP="004606CD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30a32c65"/>
              </w:rPr>
            </w:pPr>
            <w:r w:rsidRPr="00A30092">
              <w:rPr>
                <w:rFonts w:ascii="Book Antiqua" w:hAnsi="Book Antiqua" w:cs="AdvOT30a32c65"/>
              </w:rPr>
              <w:t>Reduc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basal-bolus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insuli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by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20%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(80%)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protecte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rom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nocturnal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hypoglycemia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or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24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="004606CD">
              <w:rPr>
                <w:rFonts w:ascii="Book Antiqua" w:hAnsi="Book Antiqua" w:cs="AdvOT30a32c65" w:hint="eastAsia"/>
                <w:lang w:eastAsia="zh-CN"/>
              </w:rPr>
              <w:t>h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="004606CD">
              <w:rPr>
                <w:rFonts w:ascii="Book Antiqua" w:hAnsi="Book Antiqua" w:cs="AdvOT30a32c65" w:hint="eastAsia"/>
                <w:lang w:eastAsia="zh-CN"/>
              </w:rPr>
              <w:t>p</w:t>
            </w:r>
            <w:r w:rsidRPr="00A30092">
              <w:rPr>
                <w:rFonts w:ascii="Book Antiqua" w:hAnsi="Book Antiqua" w:cs="AdvOT30a32c65"/>
              </w:rPr>
              <w:t>ost-exercise.</w:t>
            </w:r>
          </w:p>
        </w:tc>
      </w:tr>
      <w:tr w:rsidR="000F2005" w:rsidRPr="00A30092" w14:paraId="78B44982" w14:textId="77777777" w:rsidTr="000F2005">
        <w:tc>
          <w:tcPr>
            <w:tcW w:w="697" w:type="pct"/>
          </w:tcPr>
          <w:p w14:paraId="4D0E74EE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herubini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6TltkIJk","properties":{"formattedCitation":"[237]","plainCitation":"[237]","noteIndex":0},"citationItems":[{"id":1493,"uris":["http://zotero.org/users/local/2drhnPGL/items/RWQWUJBL"],"uri":["http://zotero.org/users/local/2drhnPGL/items/RWQWUJBL"],"itemData":{"id":1493,"type":"article-journal","container-title":"Pediatric Diabetes","DOI":"10.1111/pedi.12792","ISSN":"1399543X","issue":"1","journalAbbreviation":"Pediatr Diabetes","language":"en","page":"107-112","source":"DOI.org (Crossref)","title":"Optimal predictive low glucose management settings during physical exercise in adolescents with type 1 diabetes","URL":"http://doi.wiley.com/10.1111/pedi.12792","volume":"20","author":[{"family":"Cherubini","given":"Valentino"},{"family":"Gesuita","given":"Rosaria"},{"family":"Skrami","given":"Edlira"},{"family":"Rabbone","given":"Ivana"},{"family":"Bonfanti","given":"Riccardo"},{"family":"Arnaldi","given":"Claudia"},{"family":"D'Annunzio","given":"Giuseppe"},{"family":"Frongia","given":"Annapaola"},{"family":"Lombardo","given":"Fortunato"},{"family":"Piccinno","given":"Elvira"},{"family":"Schiaffini","given":"Riccardo"},{"family":"Toni","given":"Sonia"},{"family":"Tumini","given":"Stefano"},{"family":"Tinti","given":"Davide"},{"family":"Cipriano","given":"Paola"},{"family":"Minuto","given":"Nicola"},{"family":"Lenzi","given":"Lorenzo"},{"family":"Ferrito","given":"Lucia"},{"family":"Ventrici","given":"Claudia"},{"family":"Ortolani","given":"Federica"},{"family":"Cohen","given":"Ohad"},{"family":"Scaramuzza","given":"Andrea"}],"accessed":{"date-parts":[["2020",5,2]]},"issued":{"date-parts":[["2019",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6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3EA8B8B6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69C2E752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Cambria,Bold"/>
              </w:rPr>
              <w:t>PLG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syste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dur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exercise</w:t>
            </w:r>
          </w:p>
        </w:tc>
        <w:tc>
          <w:tcPr>
            <w:tcW w:w="2572" w:type="pct"/>
          </w:tcPr>
          <w:p w14:paraId="75312062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Cambria"/>
              </w:rPr>
              <w:t>Effective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="00F154C8">
              <w:rPr>
                <w:rFonts w:ascii="Book Antiqua" w:hAnsi="Book Antiqua" w:cs="Cambria"/>
              </w:rPr>
              <w:t>for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void</w:t>
            </w:r>
            <w:r w:rsidR="00F154C8">
              <w:rPr>
                <w:rFonts w:ascii="Book Antiqua" w:hAnsi="Book Antiqua" w:cs="Cambria"/>
              </w:rPr>
              <w:t>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hypoglycemia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dur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nd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fter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exercise,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regardless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of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the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thresholds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of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PLG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used.</w:t>
            </w:r>
          </w:p>
        </w:tc>
      </w:tr>
      <w:tr w:rsidR="000F2005" w:rsidRPr="00A30092" w14:paraId="5B485225" w14:textId="77777777" w:rsidTr="000F2005">
        <w:tc>
          <w:tcPr>
            <w:tcW w:w="697" w:type="pct"/>
          </w:tcPr>
          <w:p w14:paraId="3774EE72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Mos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cxeJXGN","properties":{"formattedCitation":"[238]","plainCitation":"[238]","noteIndex":0},"citationItems":[{"id":1762,"uris":["http://zotero.org/users/local/2drhnPGL/items/3LIBSPPX"],"uri":["http://zotero.org/users/local/2drhnPGL/items/3LIBSPPX"],"itemData":{"id":1762,"type":"article-journal","abstract":"The aim of the study was to assess the amount of orally administered carbohydrates needed to maintain euglycemia during moderate-intensity exercise in individuals with type 1 diabetes. Nine participants with type 1 diabetes (four women, age 32.1 ± 9.0 years, BMI 25.5 ± 3.9 kg/m2, HbA1c 55 ± 7 mmol/mol (7.2 ± 0.6%)) on insulin Degludec were randomized to cycle for 55 min at moderate intensity (63 ± 7% VO2peak) for five consecutive days on either 75% or 100% of their regular basal insulin dose. The impact of pre-exercise blood glucose concentration on the carbohydrate requirement was analyzed by one-way ANOVA stratified for pre-exercise blood glucose quartiles. The effect of the basal insulin dose on the amount of orally administered carbohydrates was evaluated by Wilcoxon matched-pairs signed-rank test. The amount of orally administered carbohydrates during the continuous exercise sessions was similar for both trial arms (75% or 100% basal insulin) with median [IQR] of 36 g (9–62 g) and 36 g (9–66 g) (p = 0.78). The amount of orally administered carbohydrates was determined by pre-exercise blood glucose concentration for both trial arms (p = 0.03). Our study elucidated the importance of pre-exercise glucose concentration related orally administered carbohydrates to maintain euglycemia during exercise in individuals with type 1 diabetes.","container-title":"Nutrients","DOI":"10.3390/nu11061287","ISSN":"2072-6643","issue":"6","journalAbbreviation":"Nutrients","language":"en","page":"1287","source":"DOI.org (Crossref)","title":"Pre-Exercise Blood Glucose Levels Determine the Amount of Orally Administered Carbohydrates during Physical Exercise in Individuals with Type 1 Diabetes—A Randomized Cross-Over Trial","URL":"https://www.mdpi.com/2072-6643/11/6/1287","volume":"11","author":[{"family":"Moser","given":"Othmar"},{"family":"Eckstein","given":"Max L."},{"family":"Mueller","given":"Alexander"},{"family":"Birnbaumer","given":"Philipp"},{"family":"Aberer","given":"Felix"},{"family":"Koehler","given":"Gerd"},{"family":"Sourij","given":"Caren"},{"family":"Kojzar","given":"Harald"},{"family":"Pferschy","given":"Peter"},{"family":"Dietz","given":"Pavel"},{"family":"Bracken","given":"Richard M."},{"family":"Hofmann","given":"Peter"},{"family":"Sourij","given":"Harald"}],"accessed":{"date-parts":[["2020",5,12]]},"issued":{"date-parts":[["2019",6,6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7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BEC6CC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5814B35A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Roma"/>
              </w:rPr>
            </w:pPr>
            <w:r w:rsidRPr="00A30092">
              <w:rPr>
                <w:rFonts w:ascii="Book Antiqua" w:hAnsi="Book Antiqua" w:cs="URWPalladioL-Roma"/>
              </w:rPr>
              <w:t>Oral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administration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of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arbohydrates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during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moderate-intensity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exercise</w:t>
            </w:r>
          </w:p>
        </w:tc>
        <w:tc>
          <w:tcPr>
            <w:tcW w:w="2572" w:type="pct"/>
          </w:tcPr>
          <w:p w14:paraId="2D3166FA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URWPalladioL-Bold"/>
              </w:rPr>
              <w:t>Pre-exercis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BG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levels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determin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th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amount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of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orally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administered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carbohydrates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during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exercis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to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maintain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euglycemia.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</w:p>
        </w:tc>
      </w:tr>
      <w:tr w:rsidR="000F2005" w:rsidRPr="00A30092" w14:paraId="0BC59A1E" w14:textId="77777777" w:rsidTr="000F2005">
        <w:tc>
          <w:tcPr>
            <w:tcW w:w="697" w:type="pct"/>
          </w:tcPr>
          <w:p w14:paraId="008440A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proofErr w:type="spellStart"/>
            <w:r w:rsidRPr="00A30092">
              <w:rPr>
                <w:rFonts w:ascii="Book Antiqua" w:hAnsi="Book Antiqua" w:cs="AdvOT8eb9eec2.B"/>
              </w:rPr>
              <w:lastRenderedPageBreak/>
              <w:t>Zaharieva</w:t>
            </w:r>
            <w:proofErr w:type="spellEnd"/>
            <w:r w:rsidR="002379B6">
              <w:rPr>
                <w:rFonts w:ascii="Book Antiqua" w:hAnsi="Book Antiqua" w:cs="AdvOT8eb9eec2.B"/>
              </w:rPr>
              <w:t xml:space="preserve"> </w:t>
            </w:r>
            <w:r w:rsidRPr="000F2005">
              <w:rPr>
                <w:rFonts w:ascii="Book Antiqua" w:hAnsi="Book Antiqua" w:cs="AdvOT8eb9eec2.B"/>
                <w:i/>
              </w:rPr>
              <w:t>et</w:t>
            </w:r>
            <w:r w:rsidR="002379B6">
              <w:rPr>
                <w:rFonts w:ascii="Book Antiqua" w:hAnsi="Book Antiqua" w:cs="AdvOT8eb9eec2.B"/>
                <w:i/>
              </w:rPr>
              <w:t xml:space="preserve"> </w:t>
            </w:r>
            <w:r w:rsidRPr="000F2005">
              <w:rPr>
                <w:rFonts w:ascii="Book Antiqua" w:hAnsi="Book Antiqua" w:cs="AdvOT8eb9eec2.B"/>
                <w:i/>
              </w:rPr>
              <w:t>al</w: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AdvOT8eb9eec2.B"/>
                <w:vertAlign w:val="superscript"/>
              </w:rPr>
              <w:instrText xml:space="preserve"> ADDIN ZOTERO_ITEM CSL_CITATION {"citationID":"YLqQRXZj","properties":{"formattedCitation":"[239]","plainCitation":"[239]","noteIndex":0},"citationItems":[{"id":1466,"uris":["http://zotero.org/users/local/2drhnPGL/items/K9MVPK8W"],"uri":["http://zotero.org/users/local/2drhnPGL/items/K9MVPK8W"],"itemData":{"id":1466,"type":"article-journal","container-title":"Diabetes Care","DOI":"10.2337/dc18-2204","ISSN":"0149-5992, 1935-5548","issue":"5","journalAbbreviation":"Dia Care","language":"en","page":"824-831","source":"DOI.org (Crossref)","title":"Improved Open-Loop Glucose Control With Basal Insulin Reduction 90 Minutes Before Aerobic Exercise in Patients With Type 1 Diabetes on Continuous Subcutaneous Insulin Infusion","URL":"http://care.diabetesjournals.org/lookup/doi/10.2337/dc18-2204","volume":"42","author":[{"family":"Zaharieva","given":"Dessi P."},{"family":"McGaugh","given":"Sarah"},{"family":"Pooni","given":"Rubin"},{"family":"Vienneau","given":"Todd"},{"family":"Ly","given":"Trang"},{"family":"Riddell","given":"Michael C."}],"accessed":{"date-parts":[["2020",5,1]]},"issued":{"date-parts":[["2019",5]]}}}],"schema":"https://github.com/citation-style-language/schema/raw/master/csl-citation.json"} </w:instrTex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8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CB190D2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730DCB0A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8eb9eec2.B"/>
              </w:rPr>
            </w:pPr>
            <w:r w:rsidRPr="00A30092">
              <w:rPr>
                <w:rFonts w:ascii="Book Antiqua" w:hAnsi="Book Antiqua" w:cs="AdvOT8eb9eec2.B"/>
              </w:rPr>
              <w:t>Basa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at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tion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e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90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re-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C4323C">
              <w:rPr>
                <w:rFonts w:ascii="Book Antiqua" w:hAnsi="Book Antiqua" w:cs="AdvOT8eb9eec2.B"/>
                <w:i/>
              </w:rPr>
              <w:t>v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ump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uspensio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onset</w:t>
            </w:r>
          </w:p>
        </w:tc>
        <w:tc>
          <w:tcPr>
            <w:tcW w:w="2572" w:type="pct"/>
          </w:tcPr>
          <w:p w14:paraId="733322A9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Bold"/>
              </w:rPr>
            </w:pPr>
            <w:r w:rsidRPr="00A30092">
              <w:rPr>
                <w:rFonts w:ascii="Book Antiqua" w:hAnsi="Book Antiqua" w:cs="AdvOT8eb9eec2.B"/>
              </w:rPr>
              <w:t>50</w:t>
            </w:r>
            <w:r w:rsidR="004606CD">
              <w:rPr>
                <w:rFonts w:ascii="Book Antiqua" w:hAnsi="Book Antiqua" w:cs="AdvOT8eb9eec2.B" w:hint="eastAsia"/>
                <w:lang w:eastAsia="zh-CN"/>
              </w:rPr>
              <w:t>%</w:t>
            </w:r>
            <w:r w:rsidR="004606CD">
              <w:rPr>
                <w:rFonts w:ascii="Book Antiqua" w:hAnsi="Book Antiqua" w:cs="AdvOT8eb9eec2.B+20" w:hint="eastAsia"/>
                <w:lang w:eastAsia="zh-CN"/>
              </w:rPr>
              <w:t>-</w:t>
            </w:r>
            <w:r w:rsidRPr="00A30092">
              <w:rPr>
                <w:rFonts w:ascii="Book Antiqua" w:hAnsi="Book Antiqua" w:cs="AdvOT8eb9eec2.B"/>
              </w:rPr>
              <w:t>80%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asa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at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tion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e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90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re-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improve</w:t>
            </w:r>
            <w:r w:rsidR="00F154C8">
              <w:rPr>
                <w:rFonts w:ascii="Book Antiqua" w:hAnsi="Book Antiqua" w:cs="AdvOT8eb9eec2.B"/>
              </w:rPr>
              <w:t>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G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contro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n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e</w:t>
            </w:r>
            <w:r w:rsidR="00F154C8">
              <w:rPr>
                <w:rFonts w:ascii="Book Antiqua" w:hAnsi="Book Antiqua" w:cs="AdvOT8eb9eec2.B"/>
              </w:rPr>
              <w:t>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hypoglycemia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isk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during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etter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tha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ump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uspensio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onset.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</w:p>
        </w:tc>
      </w:tr>
      <w:tr w:rsidR="000F2005" w:rsidRPr="00A30092" w14:paraId="449CEB58" w14:textId="77777777" w:rsidTr="000F2005">
        <w:tc>
          <w:tcPr>
            <w:tcW w:w="697" w:type="pct"/>
          </w:tcPr>
          <w:p w14:paraId="36B639F4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Mos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6oq59DFa","properties":{"formattedCitation":"[240]","plainCitation":"[240]","noteIndex":0},"citationItems":[{"id":1760,"uris":["http://zotero.org/users/local/2drhnPGL/items/297BS9CA"],"uri":["http://zotero.org/users/local/2drhnPGL/items/297BS9CA"],"itemData":{"id":1760,"type":"article-journal","container-title":"Diabetes, Obesity and Metabolism","DOI":"10.1111/dom.13534","ISSN":"14628902","issue":"2","journalAbbreviation":"Diabetes Obes Metab","language":"en","page":"349-356","source":"DOI.org (Crossref)","title":"Reduction in insulin degludec dosing for multiple exercise sessions improves time spent in euglycaemia in people with type 1 diabetes: A randomized crossover trial","title-short":"Reduction in insulin degludec dosing for multiple exercise sessions improves time spent in euglycaemia in people with type 1 diabetes","URL":"http://doi.wiley.com/10.1111/dom.13534","volume":"21","author":[{"family":"Moser","given":"Othmar"},{"family":"Eckstein","given":"Max L."},{"family":"Mueller","given":"Alexander"},{"family":"Birnbaumer","given":"Philipp"},{"family":"Aberer","given":"Felix"},{"family":"Koehler","given":"Gerd"},{"family":"Sourij","given":"Caren"},{"family":"Kojzar","given":"Harald"},{"family":"Holler","given":"Peter"},{"family":"Simi","given":"Helmut"},{"family":"Pferschy","given":"Peter"},{"family":"Dietz","given":"Pavel"},{"family":"Bracken","given":"Richard M."},{"family":"Hofmann","given":"Peter"},{"family":"Sourij","given":"Harald"}],"accessed":{"date-parts":[["2020",5,12]]},"issued":{"date-parts":[["2019",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9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07DA234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56891CC2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Roma"/>
                <w:lang w:eastAsia="zh-CN"/>
              </w:rPr>
            </w:pPr>
            <w:r w:rsidRPr="00A30092">
              <w:rPr>
                <w:rFonts w:ascii="Book Antiqua" w:hAnsi="Book Antiqua" w:cs="Arial"/>
              </w:rPr>
              <w:t>Reduct</w:t>
            </w:r>
            <w:r w:rsidR="004606CD">
              <w:rPr>
                <w:rFonts w:ascii="Book Antiqua" w:hAnsi="Book Antiqua" w:cs="Arial"/>
              </w:rPr>
              <w:t>ion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in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insulin</w:t>
            </w:r>
            <w:r w:rsidR="002379B6">
              <w:rPr>
                <w:rFonts w:ascii="Book Antiqua" w:hAnsi="Book Antiqua" w:cs="Arial"/>
              </w:rPr>
              <w:t xml:space="preserve"> </w:t>
            </w:r>
            <w:proofErr w:type="spellStart"/>
            <w:r w:rsidR="004606CD">
              <w:rPr>
                <w:rFonts w:ascii="Book Antiqua" w:hAnsi="Book Antiqua" w:cs="Arial"/>
              </w:rPr>
              <w:t>degludec</w:t>
            </w:r>
            <w:proofErr w:type="spellEnd"/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dos</w:t>
            </w:r>
            <w:r w:rsidR="00F154C8">
              <w:rPr>
                <w:rFonts w:ascii="Book Antiqua" w:hAnsi="Book Antiqua" w:cs="Arial"/>
              </w:rPr>
              <w:t>e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 w:hint="eastAsia"/>
                <w:lang w:eastAsia="zh-CN"/>
              </w:rPr>
              <w:t>(</w:t>
            </w:r>
            <w:r w:rsidRPr="00A30092">
              <w:rPr>
                <w:rFonts w:ascii="Book Antiqua" w:hAnsi="Book Antiqua"/>
              </w:rPr>
              <w:t>75%</w:t>
            </w:r>
            <w:r w:rsidR="002379B6">
              <w:rPr>
                <w:rFonts w:ascii="Book Antiqua" w:hAnsi="Book Antiqua"/>
              </w:rPr>
              <w:t xml:space="preserve"> </w:t>
            </w:r>
            <w:proofErr w:type="spellStart"/>
            <w:r w:rsidRPr="00A30092">
              <w:rPr>
                <w:rFonts w:ascii="Book Antiqua" w:hAnsi="Book Antiqua"/>
              </w:rPr>
              <w:t>IDeg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2379B6">
              <w:rPr>
                <w:rFonts w:ascii="Book Antiqua" w:hAnsi="Book Antiqua"/>
              </w:rPr>
              <w:t xml:space="preserve"> </w:t>
            </w:r>
            <w:r w:rsidR="004606CD" w:rsidRPr="004606CD">
              <w:rPr>
                <w:rFonts w:ascii="Book Antiqua" w:hAnsi="Book Antiqua" w:hint="eastAsia"/>
                <w:i/>
                <w:lang w:eastAsia="zh-CN"/>
              </w:rPr>
              <w:t>v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100%</w:t>
            </w:r>
            <w:r w:rsidR="002379B6">
              <w:rPr>
                <w:rFonts w:ascii="Book Antiqua" w:hAnsi="Book Antiqua"/>
              </w:rPr>
              <w:t xml:space="preserve"> </w:t>
            </w:r>
            <w:proofErr w:type="spellStart"/>
            <w:r w:rsidRPr="00A30092">
              <w:rPr>
                <w:rFonts w:ascii="Book Antiqua" w:hAnsi="Book Antiqua"/>
              </w:rPr>
              <w:t>IDeg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4606CD">
              <w:rPr>
                <w:rFonts w:ascii="Book Antiqua" w:hAnsi="Book Antiqua" w:hint="eastAsia"/>
                <w:lang w:eastAsia="zh-CN"/>
              </w:rPr>
              <w:t>)</w:t>
            </w:r>
          </w:p>
        </w:tc>
        <w:tc>
          <w:tcPr>
            <w:tcW w:w="2572" w:type="pct"/>
          </w:tcPr>
          <w:p w14:paraId="65212BDF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Reduc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h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usual</w:t>
            </w:r>
            <w:r w:rsidR="002379B6">
              <w:rPr>
                <w:rFonts w:ascii="Book Antiqua" w:hAnsi="Book Antiqua"/>
              </w:rPr>
              <w:t xml:space="preserve"> </w:t>
            </w:r>
            <w:proofErr w:type="spellStart"/>
            <w:r w:rsidRPr="00A30092">
              <w:rPr>
                <w:rFonts w:ascii="Book Antiqua" w:hAnsi="Book Antiqua"/>
              </w:rPr>
              <w:t>IDeg</w:t>
            </w:r>
            <w:proofErr w:type="spellEnd"/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25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le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o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mor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im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pen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uglycemia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with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mall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ffect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o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im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pen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hypo-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hyperglycemia.</w:t>
            </w:r>
          </w:p>
        </w:tc>
      </w:tr>
      <w:tr w:rsidR="000F2005" w:rsidRPr="00A30092" w14:paraId="1A0D2079" w14:textId="77777777" w:rsidTr="000F2005">
        <w:tc>
          <w:tcPr>
            <w:tcW w:w="697" w:type="pct"/>
          </w:tcPr>
          <w:p w14:paraId="52FD66EF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proofErr w:type="spellStart"/>
            <w:r w:rsidRPr="00A30092">
              <w:rPr>
                <w:rFonts w:ascii="Book Antiqua" w:hAnsi="Book Antiqua" w:cs="HelveticaNeue-Light"/>
              </w:rPr>
              <w:t>Zaharieva</w:t>
            </w:r>
            <w:proofErr w:type="spellEnd"/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RKAP3ZPJ","properties":{"formattedCitation":"[241]","plainCitation":"[241]","noteIndex":0},"citationItems":[{"id":1698,"uris":["http://zotero.org/users/local/2drhnPGL/items/9W97UDHR"],"uri":["http://zotero.org/users/local/2drhnPGL/items/9W97UDHR"],"itemData":{"id":1698,"type":"article-journal","container-title":"Canadian Journal of Diabetes","DOI":"10.1016/j.jcjd.2019.05.015","ISSN":"14992671","issue":"2","journalAbbreviation":"Canadian Journal of Diabetes","language":"en","page":"162-168","source":"DOI.org (Crossref)","title":"No Disadvantage to Insulin Pump Off vs Pump On During Intermittent High-Intensity Exercise in Adults With Type 1 Diabetes","URL":"https://linkinghub.elsevier.com/retrieve/pii/S1499267118310062","volume":"44","author":[{"family":"Zaharieva","given":"Dessi P."},{"family":"Cinar","given":"Ali"},{"family":"Yavelberg","given":"Loren"},{"family":"Jamnik","given":"Veronica"},{"family":"Riddell","given":"Michael C."}],"accessed":{"date-parts":[["2020",5,12]]},"issued":{"date-parts":[["2020",3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40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62C21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20</w:t>
            </w:r>
          </w:p>
        </w:tc>
        <w:tc>
          <w:tcPr>
            <w:tcW w:w="1425" w:type="pct"/>
          </w:tcPr>
          <w:p w14:paraId="0DBD5323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4606CD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connect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(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on)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  <w:i/>
              </w:rPr>
              <w:t>v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disconnect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(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off)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high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332B2A93" w14:textId="77777777" w:rsidR="000F2005" w:rsidRPr="00A30092" w:rsidRDefault="000F2005" w:rsidP="000F2005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863180fb"/>
              </w:rPr>
            </w:pPr>
            <w:r w:rsidRPr="00A30092">
              <w:rPr>
                <w:rFonts w:ascii="Book Antiqua" w:hAnsi="Book Antiqua" w:cs="AdvOT863180fb"/>
              </w:rPr>
              <w:t>No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signi</w:t>
            </w:r>
            <w:r w:rsidRPr="00A30092">
              <w:rPr>
                <w:rFonts w:ascii="Book Antiqua" w:hAnsi="Book Antiqua" w:cs="AdvOT863180fb+fb"/>
              </w:rPr>
              <w:t>fi</w:t>
            </w:r>
            <w:r w:rsidRPr="00A30092">
              <w:rPr>
                <w:rFonts w:ascii="Book Antiqua" w:hAnsi="Book Antiqua" w:cs="AdvOT863180fb"/>
              </w:rPr>
              <w:t>cant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differences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in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BG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concentrations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during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40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of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intermittent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high-intensity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exercise.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</w:p>
        </w:tc>
      </w:tr>
    </w:tbl>
    <w:p w14:paraId="04A377FC" w14:textId="77777777" w:rsidR="00A77B3E" w:rsidRPr="0064675E" w:rsidRDefault="00D45AEC" w:rsidP="000F2005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lang w:eastAsia="zh-CN"/>
        </w:rPr>
      </w:pPr>
      <w:r>
        <w:rPr>
          <w:rFonts w:ascii="Book Antiqua" w:hAnsi="Book Antiqua"/>
        </w:rPr>
        <w:t>CSII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C</w:t>
      </w:r>
      <w:r w:rsidR="000F2005" w:rsidRPr="00A30092">
        <w:rPr>
          <w:rFonts w:ascii="Book Antiqua" w:hAnsi="Book Antiqua"/>
        </w:rPr>
        <w:t>ontinuou</w:t>
      </w:r>
      <w:r>
        <w:rPr>
          <w:rFonts w:ascii="Book Antiqua" w:hAnsi="Book Antiqua"/>
        </w:rPr>
        <w:t>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subcutaneou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insulin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infusion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BG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B</w:t>
      </w:r>
      <w:r>
        <w:rPr>
          <w:rFonts w:ascii="Book Antiqua" w:hAnsi="Book Antiqua"/>
        </w:rPr>
        <w:t>lood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lucose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RT-CGM: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Real-tim</w:t>
      </w:r>
      <w:r>
        <w:rPr>
          <w:rFonts w:ascii="Book Antiqua" w:hAnsi="Book Antiqua"/>
        </w:rPr>
        <w:t>e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continuou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lucose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monitoring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PLGM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P</w:t>
      </w:r>
      <w:r w:rsidR="000F2005" w:rsidRPr="00A30092">
        <w:rPr>
          <w:rFonts w:ascii="Book Antiqua" w:hAnsi="Book Antiqua"/>
        </w:rPr>
        <w:t>redictive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low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glucose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management.</w:t>
      </w:r>
      <w:bookmarkEnd w:id="115"/>
      <w:bookmarkEnd w:id="116"/>
    </w:p>
    <w:sectPr w:rsidR="00A77B3E" w:rsidRPr="0064675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106E73" w14:textId="77777777" w:rsidR="005F50A3" w:rsidRDefault="005F50A3" w:rsidP="000F2005">
      <w:r>
        <w:separator/>
      </w:r>
    </w:p>
  </w:endnote>
  <w:endnote w:type="continuationSeparator" w:id="0">
    <w:p w14:paraId="670755A9" w14:textId="77777777" w:rsidR="005F50A3" w:rsidRDefault="005F50A3" w:rsidP="000F20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Antiqua-Bold">
    <w:altName w:val="Times New Roman"/>
    <w:panose1 w:val="00000000000000000000"/>
    <w:charset w:val="00"/>
    <w:family w:val="roman"/>
    <w:notTrueType/>
    <w:pitch w:val="default"/>
  </w:font>
  <w:font w:name="BookAntiqua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Berkeley-Book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4d5aeae2.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Neue-Ligh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858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8585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A1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7C2E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imRomLieber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TSY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96667d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30a32c65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,Bol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8eb9eec2.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8eb9eec2.B+20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863180f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3180fb+fb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9815890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C16662E" w14:textId="77777777" w:rsidR="00BC3626" w:rsidRDefault="00BC3626">
            <w:pPr>
              <w:pStyle w:val="ad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C396E">
              <w:rPr>
                <w:b/>
                <w:bCs/>
                <w:noProof/>
              </w:rPr>
              <w:t>6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C396E">
              <w:rPr>
                <w:b/>
                <w:bCs/>
                <w:noProof/>
              </w:rPr>
              <w:t>6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25AD731" w14:textId="77777777" w:rsidR="00BC3626" w:rsidRDefault="00BC3626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CC7265" w14:textId="77777777" w:rsidR="005F50A3" w:rsidRDefault="005F50A3" w:rsidP="000F2005">
      <w:r>
        <w:separator/>
      </w:r>
    </w:p>
  </w:footnote>
  <w:footnote w:type="continuationSeparator" w:id="0">
    <w:p w14:paraId="67BCB416" w14:textId="77777777" w:rsidR="005F50A3" w:rsidRDefault="005F50A3" w:rsidP="000F2005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00370"/>
    <w:rsid w:val="0001680F"/>
    <w:rsid w:val="00032144"/>
    <w:rsid w:val="00054E8A"/>
    <w:rsid w:val="000E151F"/>
    <w:rsid w:val="000F2005"/>
    <w:rsid w:val="00136DD9"/>
    <w:rsid w:val="00146F32"/>
    <w:rsid w:val="00151161"/>
    <w:rsid w:val="00193F83"/>
    <w:rsid w:val="001A480E"/>
    <w:rsid w:val="001C523A"/>
    <w:rsid w:val="001E1B4A"/>
    <w:rsid w:val="001F42C6"/>
    <w:rsid w:val="00200618"/>
    <w:rsid w:val="00202FD6"/>
    <w:rsid w:val="002379B6"/>
    <w:rsid w:val="00262778"/>
    <w:rsid w:val="00276BC5"/>
    <w:rsid w:val="002B5F5C"/>
    <w:rsid w:val="002B6F06"/>
    <w:rsid w:val="002C4FE7"/>
    <w:rsid w:val="002C723C"/>
    <w:rsid w:val="003148C3"/>
    <w:rsid w:val="003356D4"/>
    <w:rsid w:val="0033645A"/>
    <w:rsid w:val="00341D0E"/>
    <w:rsid w:val="0037220E"/>
    <w:rsid w:val="00383845"/>
    <w:rsid w:val="0039343D"/>
    <w:rsid w:val="003D5335"/>
    <w:rsid w:val="003F7882"/>
    <w:rsid w:val="00405F63"/>
    <w:rsid w:val="004606CD"/>
    <w:rsid w:val="004A4730"/>
    <w:rsid w:val="004B63ED"/>
    <w:rsid w:val="004D29B3"/>
    <w:rsid w:val="004D7BDD"/>
    <w:rsid w:val="005320AA"/>
    <w:rsid w:val="005341DE"/>
    <w:rsid w:val="005A4FEC"/>
    <w:rsid w:val="005A6F90"/>
    <w:rsid w:val="005C1404"/>
    <w:rsid w:val="005C2890"/>
    <w:rsid w:val="005E460D"/>
    <w:rsid w:val="005F50A3"/>
    <w:rsid w:val="00612C4E"/>
    <w:rsid w:val="006237C5"/>
    <w:rsid w:val="00636ED5"/>
    <w:rsid w:val="0064675E"/>
    <w:rsid w:val="00663FC8"/>
    <w:rsid w:val="00670C2B"/>
    <w:rsid w:val="00692026"/>
    <w:rsid w:val="0069516B"/>
    <w:rsid w:val="006A27CA"/>
    <w:rsid w:val="006C1BA1"/>
    <w:rsid w:val="006F16F6"/>
    <w:rsid w:val="006F6554"/>
    <w:rsid w:val="00743DF2"/>
    <w:rsid w:val="007529E9"/>
    <w:rsid w:val="00770A3A"/>
    <w:rsid w:val="007A79EB"/>
    <w:rsid w:val="007B6D97"/>
    <w:rsid w:val="007C47D4"/>
    <w:rsid w:val="007D03FE"/>
    <w:rsid w:val="007D5720"/>
    <w:rsid w:val="008076DA"/>
    <w:rsid w:val="00814286"/>
    <w:rsid w:val="00821D1A"/>
    <w:rsid w:val="008242D8"/>
    <w:rsid w:val="00857AC9"/>
    <w:rsid w:val="00870C0B"/>
    <w:rsid w:val="008A2B66"/>
    <w:rsid w:val="008A3445"/>
    <w:rsid w:val="008B5F9F"/>
    <w:rsid w:val="008E7ACB"/>
    <w:rsid w:val="008F22BA"/>
    <w:rsid w:val="008F36C8"/>
    <w:rsid w:val="008F37AB"/>
    <w:rsid w:val="0093644A"/>
    <w:rsid w:val="00982A52"/>
    <w:rsid w:val="009C3368"/>
    <w:rsid w:val="00A4536E"/>
    <w:rsid w:val="00A56CCB"/>
    <w:rsid w:val="00A602A6"/>
    <w:rsid w:val="00A77B3E"/>
    <w:rsid w:val="00A923C8"/>
    <w:rsid w:val="00A97443"/>
    <w:rsid w:val="00AA1482"/>
    <w:rsid w:val="00AB50E2"/>
    <w:rsid w:val="00AB52BE"/>
    <w:rsid w:val="00AC425E"/>
    <w:rsid w:val="00AC6CE2"/>
    <w:rsid w:val="00AE25BF"/>
    <w:rsid w:val="00AE5C49"/>
    <w:rsid w:val="00B1127C"/>
    <w:rsid w:val="00B17372"/>
    <w:rsid w:val="00B237DA"/>
    <w:rsid w:val="00B50AA5"/>
    <w:rsid w:val="00B54D64"/>
    <w:rsid w:val="00B54D9A"/>
    <w:rsid w:val="00B54F23"/>
    <w:rsid w:val="00B84660"/>
    <w:rsid w:val="00B94CB7"/>
    <w:rsid w:val="00B978FD"/>
    <w:rsid w:val="00BA446E"/>
    <w:rsid w:val="00BA5F7E"/>
    <w:rsid w:val="00BB6F03"/>
    <w:rsid w:val="00BC3626"/>
    <w:rsid w:val="00C005F0"/>
    <w:rsid w:val="00C4323C"/>
    <w:rsid w:val="00C61C6F"/>
    <w:rsid w:val="00C80960"/>
    <w:rsid w:val="00CA039A"/>
    <w:rsid w:val="00CA2A55"/>
    <w:rsid w:val="00CA3B38"/>
    <w:rsid w:val="00CB5F71"/>
    <w:rsid w:val="00CD7DAA"/>
    <w:rsid w:val="00CF4332"/>
    <w:rsid w:val="00D17204"/>
    <w:rsid w:val="00D24DD6"/>
    <w:rsid w:val="00D30B35"/>
    <w:rsid w:val="00D3273F"/>
    <w:rsid w:val="00D3476B"/>
    <w:rsid w:val="00D37338"/>
    <w:rsid w:val="00D45AEC"/>
    <w:rsid w:val="00D72212"/>
    <w:rsid w:val="00D8652B"/>
    <w:rsid w:val="00D911E4"/>
    <w:rsid w:val="00DA0C5A"/>
    <w:rsid w:val="00DB702A"/>
    <w:rsid w:val="00DC396E"/>
    <w:rsid w:val="00DD0836"/>
    <w:rsid w:val="00DE4568"/>
    <w:rsid w:val="00DE668C"/>
    <w:rsid w:val="00E33E02"/>
    <w:rsid w:val="00E4387B"/>
    <w:rsid w:val="00E469D7"/>
    <w:rsid w:val="00E47844"/>
    <w:rsid w:val="00E723A7"/>
    <w:rsid w:val="00E91E9D"/>
    <w:rsid w:val="00EA4D84"/>
    <w:rsid w:val="00EB76FA"/>
    <w:rsid w:val="00EC265E"/>
    <w:rsid w:val="00ED5765"/>
    <w:rsid w:val="00EF2338"/>
    <w:rsid w:val="00F01E5B"/>
    <w:rsid w:val="00F13F72"/>
    <w:rsid w:val="00F154C8"/>
    <w:rsid w:val="00F20AE9"/>
    <w:rsid w:val="00F422CD"/>
    <w:rsid w:val="00F53E84"/>
    <w:rsid w:val="00F62CBD"/>
    <w:rsid w:val="00F821B9"/>
    <w:rsid w:val="00FA15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2197F35"/>
  <w15:docId w15:val="{29270816-D3AA-4B8E-9A43-2A31215190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Grid" w:uiPriority="3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rsid w:val="00D8652B"/>
    <w:rPr>
      <w:sz w:val="21"/>
      <w:szCs w:val="21"/>
    </w:rPr>
  </w:style>
  <w:style w:type="paragraph" w:styleId="a4">
    <w:name w:val="annotation text"/>
    <w:basedOn w:val="a"/>
    <w:link w:val="a5"/>
    <w:rsid w:val="00D8652B"/>
  </w:style>
  <w:style w:type="character" w:customStyle="1" w:styleId="a5">
    <w:name w:val="批注文字 字符"/>
    <w:basedOn w:val="a0"/>
    <w:link w:val="a4"/>
    <w:rsid w:val="00D8652B"/>
    <w:rPr>
      <w:sz w:val="24"/>
      <w:szCs w:val="24"/>
    </w:rPr>
  </w:style>
  <w:style w:type="paragraph" w:styleId="a6">
    <w:name w:val="annotation subject"/>
    <w:basedOn w:val="a4"/>
    <w:next w:val="a4"/>
    <w:link w:val="a7"/>
    <w:rsid w:val="00D8652B"/>
    <w:rPr>
      <w:b/>
      <w:bCs/>
    </w:rPr>
  </w:style>
  <w:style w:type="character" w:customStyle="1" w:styleId="a7">
    <w:name w:val="批注主题 字符"/>
    <w:basedOn w:val="a5"/>
    <w:link w:val="a6"/>
    <w:rsid w:val="00D8652B"/>
    <w:rPr>
      <w:b/>
      <w:bCs/>
      <w:sz w:val="24"/>
      <w:szCs w:val="24"/>
    </w:rPr>
  </w:style>
  <w:style w:type="paragraph" w:styleId="a8">
    <w:name w:val="Balloon Text"/>
    <w:basedOn w:val="a"/>
    <w:link w:val="a9"/>
    <w:rsid w:val="00D8652B"/>
    <w:rPr>
      <w:sz w:val="18"/>
      <w:szCs w:val="18"/>
    </w:rPr>
  </w:style>
  <w:style w:type="character" w:customStyle="1" w:styleId="a9">
    <w:name w:val="批注框文本 字符"/>
    <w:basedOn w:val="a0"/>
    <w:link w:val="a8"/>
    <w:rsid w:val="00D8652B"/>
    <w:rPr>
      <w:sz w:val="18"/>
      <w:szCs w:val="18"/>
    </w:rPr>
  </w:style>
  <w:style w:type="character" w:customStyle="1" w:styleId="fontstyle01">
    <w:name w:val="fontstyle01"/>
    <w:basedOn w:val="a0"/>
    <w:rsid w:val="00F01E5B"/>
    <w:rPr>
      <w:rFonts w:ascii="BookAntiqua-Bold" w:hAnsi="BookAntiqua-Bold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7D03FE"/>
    <w:rPr>
      <w:rFonts w:ascii="BookAntiqua" w:hAnsi="BookAntiqua" w:hint="default"/>
      <w:b w:val="0"/>
      <w:bCs w:val="0"/>
      <w:i w:val="0"/>
      <w:iCs w:val="0"/>
      <w:color w:val="000000"/>
      <w:sz w:val="24"/>
      <w:szCs w:val="24"/>
    </w:rPr>
  </w:style>
  <w:style w:type="table" w:styleId="aa">
    <w:name w:val="Table Grid"/>
    <w:basedOn w:val="a1"/>
    <w:uiPriority w:val="39"/>
    <w:rsid w:val="000F2005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header"/>
    <w:basedOn w:val="a"/>
    <w:link w:val="ac"/>
    <w:rsid w:val="000F20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0F2005"/>
    <w:rPr>
      <w:sz w:val="18"/>
      <w:szCs w:val="18"/>
    </w:rPr>
  </w:style>
  <w:style w:type="paragraph" w:styleId="ad">
    <w:name w:val="footer"/>
    <w:basedOn w:val="a"/>
    <w:link w:val="ae"/>
    <w:uiPriority w:val="99"/>
    <w:rsid w:val="000F200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F2005"/>
    <w:rPr>
      <w:sz w:val="18"/>
      <w:szCs w:val="18"/>
    </w:rPr>
  </w:style>
  <w:style w:type="numbering" w:customStyle="1" w:styleId="1">
    <w:name w:val="无列表1"/>
    <w:next w:val="a2"/>
    <w:uiPriority w:val="99"/>
    <w:semiHidden/>
    <w:unhideWhenUsed/>
    <w:rsid w:val="005C2890"/>
  </w:style>
  <w:style w:type="paragraph" w:styleId="af">
    <w:name w:val="Normal (Web)"/>
    <w:basedOn w:val="a"/>
    <w:uiPriority w:val="99"/>
    <w:unhideWhenUsed/>
    <w:rsid w:val="005C2890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f0">
    <w:name w:val="Revision"/>
    <w:hidden/>
    <w:uiPriority w:val="99"/>
    <w:semiHidden/>
    <w:rsid w:val="00BA5F7E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6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5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5</Pages>
  <Words>23818</Words>
  <Characters>135765</Characters>
  <Application>Microsoft Office Word</Application>
  <DocSecurity>0</DocSecurity>
  <Lines>1131</Lines>
  <Paragraphs>3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59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</dc:creator>
  <cp:lastModifiedBy>Liansheng Ma</cp:lastModifiedBy>
  <cp:revision>2</cp:revision>
  <dcterms:created xsi:type="dcterms:W3CDTF">2022-02-19T19:49:00Z</dcterms:created>
  <dcterms:modified xsi:type="dcterms:W3CDTF">2022-02-19T19:49:00Z</dcterms:modified>
</cp:coreProperties>
</file>